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19557FA5" w:rsidR="003F2F8C" w:rsidRDefault="003F2F8C" w:rsidP="004A6010">
      <w:pPr>
        <w:spacing w:line="360" w:lineRule="auto"/>
        <w:jc w:val="both"/>
      </w:pPr>
      <w:r>
        <w:tab/>
        <w:t>Freshwater lakes are important to global nutrient cycling. Lakes act as integrat</w:t>
      </w:r>
      <w:r w:rsidR="00F80C19">
        <w:t>ors of their surrounding landscapes, collecting nutrients fr</w:t>
      </w:r>
      <w:r w:rsidR="003F7145">
        <w:t>om terrestrial ecosystems</w:t>
      </w:r>
      <w:r w:rsidR="00F80C19">
        <w:t>. This makes lakes “hotspots” in the landscape, parti</w:t>
      </w:r>
      <w:r w:rsidR="003F7145">
        <w:t>cularly in carbon cycling</w:t>
      </w:r>
      <w:r w:rsidR="00F80C19">
        <w:t>. The contributions to nutrient cycling by lakes are sign</w:t>
      </w:r>
      <w:r w:rsidR="003F7145">
        <w:t>ificant on a global scale</w:t>
      </w:r>
      <w:r w:rsidR="00F80C19">
        <w:t xml:space="preserve"> and are likely to change</w:t>
      </w:r>
      <w:r w:rsidR="003F7145">
        <w:t xml:space="preserve"> under warming conditions</w:t>
      </w:r>
      <w:r w:rsidR="00F80C19">
        <w:t xml:space="preserve">, making the study of freshwater nutrient cycling </w:t>
      </w:r>
      <w:r w:rsidR="00EB63E9">
        <w:t>an important area of research.</w:t>
      </w:r>
    </w:p>
    <w:p w14:paraId="6291298D" w14:textId="5E7E5817" w:rsidR="00EB63E9" w:rsidRDefault="00EB63E9" w:rsidP="004A6010">
      <w:pPr>
        <w:spacing w:line="360" w:lineRule="auto"/>
        <w:jc w:val="both"/>
      </w:pPr>
      <w:r>
        <w:tab/>
        <w:t>Nutrient cycling in lakes has been previously thought of in terms of primary production vs. respiration, allochthonous vs autochthonous carbon, dissolved vs particulate matter, and organic vs. inorganic nutrients</w:t>
      </w:r>
      <w:r w:rsidR="009F65A4">
        <w:t xml:space="preserve"> </w:t>
      </w:r>
      <w:r w:rsidR="009F65A4">
        <w:fldChar w:fldCharType="begin" w:fldLock="1"/>
      </w:r>
      <w:r w:rsidR="009F65A4">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noteIndex" : 1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 used to calculate budgets for lakes. However, microbes are responsible</w:t>
      </w:r>
      <w:r w:rsidR="00F64B28">
        <w:t xml:space="preserve"> for most</w:t>
      </w:r>
      <w:r w:rsidR="009F65A4">
        <w:t xml:space="preserve"> nutrient cycling in lakes, and freshwater microbes are diverse in both taxonomy and function. One of the grand challenges in freshwater microbial ecology is to link taxonomic groups to ecosystem functions in order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37B77D94" w:rsidR="003F2F8C" w:rsidRDefault="00F64B28" w:rsidP="004A6010">
      <w:pPr>
        <w:spacing w:line="360" w:lineRule="auto"/>
        <w:jc w:val="both"/>
      </w:pPr>
      <w:r>
        <w:tab/>
        <w:t xml:space="preserve">Because the vast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EF418D">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noteIndex" : 1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EF418D">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noteIndex" : 1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and to compare microbial communiti</w:t>
      </w:r>
      <w:r w:rsidR="00EF418D">
        <w:t xml:space="preserve">es on a global scale </w:t>
      </w:r>
      <w:r w:rsidR="00EF418D">
        <w:fldChar w:fldCharType="begin" w:fldLock="1"/>
      </w:r>
      <w:r w:rsidR="00EF418D">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noteIndex" : 1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xml:space="preserve">. However, many metagenomics-based studies take a gene-centric approach to investigating microbial functions. In this study, we use metagenome-assembled genomes (MAGs) to compare microbial functions between two lakes </w:t>
      </w:r>
      <w:r w:rsidR="00242EB5">
        <w:lastRenderedPageBreak/>
        <w:t>of different trophic statuses with an organism-centric approach instead. Analyzing genomes rather than genes provides better insight into the ecological roles of specific microbes within freshwater communities.</w:t>
      </w:r>
    </w:p>
    <w:p w14:paraId="24EF6CB0" w14:textId="3A2F931D" w:rsidR="00242EB5" w:rsidRDefault="00401ACA" w:rsidP="004A6010">
      <w:pPr>
        <w:spacing w:line="360" w:lineRule="auto"/>
        <w:jc w:val="both"/>
      </w:pPr>
      <w:r>
        <w:tab/>
        <w:t xml:space="preserve">We hypothesized that we would be able to infer information about ecosystem-level functions based on genome content in our </w:t>
      </w:r>
      <w:r w:rsidR="0094429B">
        <w:t xml:space="preserve">comprehensive </w:t>
      </w:r>
      <w:r>
        <w:t xml:space="preserve">dataset. This includes differences in primary production between lakes, preferences for degradation of autochthonous or allochthonous carbon, and biases towards certain steps in the nitrogen and sulfur cycles based on the availability of these inorganic compounds. </w:t>
      </w:r>
      <w:r w:rsidR="0094429B">
        <w:t xml:space="preserve">Our analysis of 205 MAGs from Lake Mendota, a highly productive eutrophic lake, and Trout Bog, a </w:t>
      </w:r>
      <w:proofErr w:type="spellStart"/>
      <w:r w:rsidR="0094429B">
        <w:t>humic</w:t>
      </w:r>
      <w:proofErr w:type="spellEnd"/>
      <w:r w:rsidR="0094429B">
        <w:t xml:space="preserve"> or dystrophic bog lake, </w:t>
      </w:r>
      <w:r w:rsidR="00A37C26">
        <w:t>demonstrated</w:t>
      </w:r>
      <w:r w:rsidR="0094429B">
        <w:t xml:space="preserve"> many similarities in microbial functioning across ecosystems</w:t>
      </w:r>
      <w:r w:rsidR="00A37C26">
        <w:t xml:space="preserve"> and confirmed previous research on freshwater microbes</w:t>
      </w:r>
      <w:r w:rsidR="0094429B">
        <w:t xml:space="preserve">, but also </w:t>
      </w:r>
      <w:r w:rsidR="00A37C26">
        <w:t xml:space="preserve">revealed </w:t>
      </w:r>
      <w:r w:rsidR="0094429B">
        <w:t>key differences</w:t>
      </w:r>
      <w:r w:rsidR="00A37C26">
        <w:t xml:space="preserve"> based </w:t>
      </w:r>
      <w:r w:rsidR="005A5527">
        <w:t>on the metabolisms predicted by our genomes</w:t>
      </w:r>
      <w:r w:rsidR="0094429B">
        <w:t>.</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487299" w14:paraId="11FCA53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487299" w:rsidRDefault="00487299" w:rsidP="00704B80">
            <w:pPr>
              <w:spacing w:line="360" w:lineRule="auto"/>
            </w:pPr>
            <w:r>
              <w:t>Location</w:t>
            </w:r>
          </w:p>
        </w:tc>
        <w:tc>
          <w:tcPr>
            <w:tcW w:w="1980" w:type="dxa"/>
          </w:tcPr>
          <w:p w14:paraId="26CCF6F3" w14:textId="37F863E5"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2610" w:type="dxa"/>
          </w:tcPr>
          <w:p w14:paraId="202A8FC3" w14:textId="4F1D209B"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c>
          <w:tcPr>
            <w:tcW w:w="2880" w:type="dxa"/>
          </w:tcPr>
          <w:p w14:paraId="1BD9EA42" w14:textId="2B78C109"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487299" w14:paraId="35B95ED2"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487299" w:rsidRDefault="00487299" w:rsidP="00704B80">
            <w:pPr>
              <w:spacing w:line="360" w:lineRule="auto"/>
            </w:pPr>
            <w:r>
              <w:t>Depth of lake (m)</w:t>
            </w:r>
          </w:p>
        </w:tc>
        <w:tc>
          <w:tcPr>
            <w:tcW w:w="1980" w:type="dxa"/>
          </w:tcPr>
          <w:p w14:paraId="15F9774B" w14:textId="3021C0C7"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2610" w:type="dxa"/>
          </w:tcPr>
          <w:p w14:paraId="1E623637" w14:textId="5FD1103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c>
          <w:tcPr>
            <w:tcW w:w="2880" w:type="dxa"/>
          </w:tcPr>
          <w:p w14:paraId="38C697C6" w14:textId="458F064D"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487299" w14:paraId="1E6EA793"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487299" w:rsidRDefault="00487299" w:rsidP="00704B80">
            <w:pPr>
              <w:spacing w:line="360" w:lineRule="auto"/>
            </w:pPr>
            <w:r>
              <w:t>Surface area of lake (km2)</w:t>
            </w:r>
          </w:p>
        </w:tc>
        <w:tc>
          <w:tcPr>
            <w:tcW w:w="1980" w:type="dxa"/>
          </w:tcPr>
          <w:p w14:paraId="33F0B43A" w14:textId="5DAE8C61"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2610" w:type="dxa"/>
          </w:tcPr>
          <w:p w14:paraId="343EF021" w14:textId="27CBBE3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c>
          <w:tcPr>
            <w:tcW w:w="2880" w:type="dxa"/>
          </w:tcPr>
          <w:p w14:paraId="6D8EE832" w14:textId="7E898BA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3723E3F0" w:rsidR="00487299" w:rsidRDefault="00487299" w:rsidP="00704B80">
            <w:pPr>
              <w:spacing w:line="360" w:lineRule="auto"/>
            </w:pPr>
            <w:r>
              <w:t>Microbial sampling range (m depth)</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19 (0.24)</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77777777" w:rsidR="00704B80" w:rsidRDefault="00704B80" w:rsidP="00704B80">
            <w:pPr>
              <w:spacing w:line="360" w:lineRule="auto"/>
            </w:pPr>
            <w:r>
              <w:t>DIC (ppm)</w:t>
            </w:r>
          </w:p>
        </w:tc>
        <w:tc>
          <w:tcPr>
            <w:tcW w:w="1980" w:type="dxa"/>
          </w:tcPr>
          <w:p w14:paraId="7086337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6 (5.51)</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77777777" w:rsidR="00704B80" w:rsidRDefault="00704B80" w:rsidP="00704B80">
            <w:pPr>
              <w:spacing w:line="360" w:lineRule="auto"/>
            </w:pPr>
            <w:r>
              <w:t>DOC (ppm)</w:t>
            </w:r>
          </w:p>
        </w:tc>
        <w:tc>
          <w:tcPr>
            <w:tcW w:w="1980" w:type="dxa"/>
          </w:tcPr>
          <w:p w14:paraId="20E75F3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4.20 (5.51)</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448.99 (1127.77)</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11.86 (1509.75)</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8.14 (95.81)</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67 (122.66)</w:t>
            </w:r>
          </w:p>
        </w:tc>
      </w:tr>
      <w:tr w:rsidR="00704B80" w14:paraId="6ADEA50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254C6DC" w14:textId="77777777" w:rsidR="00704B80" w:rsidRDefault="00704B80" w:rsidP="00704B80">
            <w:pPr>
              <w:spacing w:line="360" w:lineRule="auto"/>
            </w:pPr>
            <w:r>
              <w:t>Chloride (ppm)</w:t>
            </w:r>
          </w:p>
        </w:tc>
        <w:tc>
          <w:tcPr>
            <w:tcW w:w="1980" w:type="dxa"/>
          </w:tcPr>
          <w:p w14:paraId="195DBAD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9.87 (7.44)</w:t>
            </w:r>
          </w:p>
        </w:tc>
        <w:tc>
          <w:tcPr>
            <w:tcW w:w="2610" w:type="dxa"/>
          </w:tcPr>
          <w:p w14:paraId="3BD4B6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A58C73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8 (0.08)</w:t>
            </w:r>
          </w:p>
        </w:tc>
      </w:tr>
      <w:tr w:rsidR="00704B80" w14:paraId="6D37617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A6DCB8A" w14:textId="77777777" w:rsidR="00704B80" w:rsidRDefault="00704B80" w:rsidP="00704B80">
            <w:pPr>
              <w:spacing w:line="360" w:lineRule="auto"/>
            </w:pPr>
            <w:r>
              <w:t>Sulfate (ppm)</w:t>
            </w:r>
          </w:p>
        </w:tc>
        <w:tc>
          <w:tcPr>
            <w:tcW w:w="1980" w:type="dxa"/>
          </w:tcPr>
          <w:p w14:paraId="612670C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1AC1880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0D8CCA3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r w:rsidR="00704B80" w14:paraId="146D7BC1"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0A42F17" w14:textId="77777777" w:rsidR="00704B80" w:rsidRDefault="00704B80" w:rsidP="00704B80">
            <w:pPr>
              <w:spacing w:line="360" w:lineRule="auto"/>
            </w:pPr>
            <w:r>
              <w:t>Calcium (ppm)</w:t>
            </w:r>
          </w:p>
        </w:tc>
        <w:tc>
          <w:tcPr>
            <w:tcW w:w="1980" w:type="dxa"/>
          </w:tcPr>
          <w:p w14:paraId="35AF32D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D3E1F6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7347615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04B80" w14:paraId="0F3E19B6"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4731636B" w14:textId="77777777" w:rsidR="00704B80" w:rsidRDefault="00704B80" w:rsidP="00704B80">
            <w:pPr>
              <w:spacing w:line="360" w:lineRule="auto"/>
            </w:pPr>
            <w:r>
              <w:t>Magnesium (ppm)</w:t>
            </w:r>
          </w:p>
        </w:tc>
        <w:tc>
          <w:tcPr>
            <w:tcW w:w="1980" w:type="dxa"/>
          </w:tcPr>
          <w:p w14:paraId="4CBFE49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78B0BA0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2EDDD4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04B80" w14:paraId="2A14EE7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C6D0287" w14:textId="77777777" w:rsidR="00704B80" w:rsidRDefault="00704B80" w:rsidP="00704B80">
            <w:pPr>
              <w:spacing w:line="360" w:lineRule="auto"/>
            </w:pPr>
            <w:r>
              <w:t>Sodium (ppm)</w:t>
            </w:r>
          </w:p>
        </w:tc>
        <w:tc>
          <w:tcPr>
            <w:tcW w:w="1980" w:type="dxa"/>
          </w:tcPr>
          <w:p w14:paraId="5D06E3B6"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6C5AA1D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BFED3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04B80" w14:paraId="3E68171E"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00CE3BC" w14:textId="77777777" w:rsidR="00704B80" w:rsidRDefault="00704B80" w:rsidP="00704B80">
            <w:pPr>
              <w:spacing w:line="360" w:lineRule="auto"/>
            </w:pPr>
            <w:r>
              <w:t>Potassium (ppm)</w:t>
            </w:r>
          </w:p>
        </w:tc>
        <w:tc>
          <w:tcPr>
            <w:tcW w:w="1980" w:type="dxa"/>
          </w:tcPr>
          <w:p w14:paraId="098965FD"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71A415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4549E1C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04B80" w14:paraId="5AF4353B"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A4BA2BB" w14:textId="77777777" w:rsidR="00704B80" w:rsidRDefault="00704B80" w:rsidP="00704B80">
            <w:pPr>
              <w:spacing w:line="360" w:lineRule="auto"/>
            </w:pPr>
            <w:r>
              <w:t>Iron (ppm)</w:t>
            </w:r>
          </w:p>
        </w:tc>
        <w:tc>
          <w:tcPr>
            <w:tcW w:w="1980" w:type="dxa"/>
          </w:tcPr>
          <w:p w14:paraId="02AEA8B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018A50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322F4844"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04B80" w14:paraId="1CDB94A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5AB1201" w14:textId="77777777" w:rsidR="00704B80" w:rsidRDefault="00704B80" w:rsidP="00704B80">
            <w:pPr>
              <w:spacing w:line="360" w:lineRule="auto"/>
            </w:pPr>
            <w:r>
              <w:t>Manganese (ppm)</w:t>
            </w:r>
          </w:p>
        </w:tc>
        <w:tc>
          <w:tcPr>
            <w:tcW w:w="1980" w:type="dxa"/>
          </w:tcPr>
          <w:p w14:paraId="6EDE925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6BA2107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435E89D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11947384" w14:textId="77777777" w:rsidR="00B57552" w:rsidRDefault="00B57552" w:rsidP="004A6010">
      <w:pPr>
        <w:spacing w:line="360" w:lineRule="auto"/>
        <w:jc w:val="both"/>
        <w:rPr>
          <w:b/>
        </w:rPr>
      </w:pPr>
    </w:p>
    <w:p w14:paraId="23734024" w14:textId="4EC0CEFF"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38091D">
        <w:t>Trout Bog and Lake Mendota, two North Temperate Lakes - Long Term Ecological Research</w:t>
      </w:r>
      <w:r w:rsidR="00487299">
        <w:t xml:space="preserve"> (NTL-LTER)</w:t>
      </w:r>
      <w:r w:rsidR="0038091D">
        <w:t xml:space="preserve"> sites, were chosen for this analysis due to their extensive environmental data and contrasting chemistry.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3C158BE2" w14:textId="77777777" w:rsidR="00C64D38" w:rsidRPr="00ED1A43" w:rsidRDefault="00C64D38" w:rsidP="004A6010">
      <w:pPr>
        <w:pStyle w:val="Heading1"/>
        <w:spacing w:before="0" w:line="360" w:lineRule="auto"/>
        <w:jc w:val="both"/>
      </w:pPr>
      <w:r>
        <w:lastRenderedPageBreak/>
        <w:t>Results/Discussion</w:t>
      </w:r>
    </w:p>
    <w:p w14:paraId="21A41E37" w14:textId="77777777" w:rsidR="00C64D38" w:rsidRDefault="00C64D38" w:rsidP="004A6010">
      <w:pPr>
        <w:spacing w:line="360" w:lineRule="auto"/>
        <w:jc w:val="both"/>
        <w:rPr>
          <w:rFonts w:cs="Times New Roman"/>
          <w:b/>
          <w:szCs w:val="24"/>
        </w:rPr>
      </w:pPr>
    </w:p>
    <w:p w14:paraId="3027F7E7" w14:textId="77777777" w:rsidR="00C64D38" w:rsidRPr="00C54FFE" w:rsidRDefault="00C64D38" w:rsidP="004A6010">
      <w:pPr>
        <w:pStyle w:val="Heading2"/>
        <w:spacing w:line="360" w:lineRule="auto"/>
      </w:pPr>
      <w:r w:rsidRPr="00C54FFE">
        <w:t>Overview of Dataset</w:t>
      </w:r>
    </w:p>
    <w:p w14:paraId="085E1D2E" w14:textId="49579820" w:rsidR="00C64D38" w:rsidRDefault="00C64D38" w:rsidP="004A6010">
      <w:pPr>
        <w:spacing w:line="360" w:lineRule="auto"/>
        <w:ind w:firstLine="720"/>
        <w:jc w:val="both"/>
      </w:pPr>
      <w:r>
        <w:t xml:space="preserve">Analyzing the genomes of uncultured microbes can provide insight into the potential metabolic functions of those organisms. 205 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204 MAGs, 101</w:t>
      </w:r>
      <w:r>
        <w:t xml:space="preserve"> were recovered from Lake Mendota, 31 were recovered from the epilimnion of Trout Bog, and 69 were recovered from the hypolimnion of Trout Bog. Several MAGs in the epilimnion and hypolimnion of Trout Bog appeared to be from the same population based on high average nucleotide identities </w:t>
      </w:r>
      <w:r w:rsidR="00EF418D">
        <w:t>&lt;Table S1, MAG_information.csv&gt;</w:t>
      </w:r>
      <w:r w:rsidR="00EF418D">
        <w:t xml:space="preserve">. </w:t>
      </w:r>
      <w:r>
        <w:t xml:space="preserve">The phylogenetic distribution of MAGs was consistent 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w:t>
      </w:r>
      <w:commentRangeStart w:id="0"/>
      <w:r>
        <w:rPr>
          <w:rFonts w:cs="Times New Roman"/>
          <w:szCs w:val="24"/>
        </w:rPr>
        <w:t>B</w:t>
      </w:r>
      <w:commentRangeEnd w:id="0"/>
      <w:r w:rsidR="0028221F">
        <w:rPr>
          <w:rStyle w:val="CommentReference"/>
        </w:rPr>
        <w:commentReference w:id="0"/>
      </w:r>
      <w:r>
        <w:rPr>
          <w:rFonts w:cs="Times New Roman"/>
          <w:szCs w:val="24"/>
        </w:rPr>
        <w:t xml:space="preserve">). </w:t>
      </w:r>
    </w:p>
    <w:p w14:paraId="18A8258E" w14:textId="77777777" w:rsidR="00C64D38" w:rsidRPr="00C64D38" w:rsidRDefault="00C64D38" w:rsidP="004A6010">
      <w:pPr>
        <w:pStyle w:val="Heading2"/>
        <w:spacing w:line="360" w:lineRule="auto"/>
      </w:pPr>
      <w:r w:rsidRPr="00C64D38">
        <w:t>Photosynthesis and Carbon Fixation</w:t>
      </w:r>
    </w:p>
    <w:p w14:paraId="05B570B6" w14:textId="77777777"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In Lake Mendota, MAGs classified as Cyanobacteria comprised the majority of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lastRenderedPageBreak/>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The </w:t>
      </w:r>
      <w:proofErr w:type="spellStart"/>
      <w:r w:rsidR="00DB0C6F">
        <w:t>Chlorobiales</w:t>
      </w:r>
      <w:proofErr w:type="spellEnd"/>
      <w:r w:rsidR="00DB0C6F">
        <w:t xml:space="preserve"> MAGs in Trout Bog contained genes encoding citrate lyase and other  key enzymes in the reductive TCA cycle, an alternative carbon fixation method to the CBB pathway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The primary producers Cyanobacteria and </w:t>
      </w:r>
      <w:proofErr w:type="spellStart"/>
      <w:r w:rsidR="00DB0C6F">
        <w:t>Chlorobiales</w:t>
      </w:r>
      <w:proofErr w:type="spellEnd"/>
      <w:r w:rsidR="00DB0C6F">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1CB1AB78" w14:textId="77777777" w:rsidR="00F17423" w:rsidRDefault="00F17423" w:rsidP="00BF3B0E">
      <w:pPr>
        <w:spacing w:line="360" w:lineRule="auto"/>
        <w:ind w:firstLine="720"/>
        <w:jc w:val="both"/>
      </w:pPr>
      <w:r>
        <w:t xml:space="preserve">Marker genes for </w:t>
      </w:r>
      <w:proofErr w:type="spellStart"/>
      <w:r>
        <w:t>anoxygenic</w:t>
      </w:r>
      <w:proofErr w:type="spellEnd"/>
      <w:r>
        <w:t xml:space="preserve"> photosynthesis were identified in several other MAGs of </w:t>
      </w:r>
      <w:proofErr w:type="spellStart"/>
      <w:r>
        <w:t>Burkholderiales</w:t>
      </w:r>
      <w:proofErr w:type="spellEnd"/>
      <w:r>
        <w:t xml:space="preserve"> from both lakes (classified as groups such as </w:t>
      </w:r>
      <w:proofErr w:type="spellStart"/>
      <w:r w:rsidRPr="00ED774E">
        <w:rPr>
          <w:i/>
        </w:rPr>
        <w:t>Polynucleobacter</w:t>
      </w:r>
      <w:proofErr w:type="spellEnd"/>
      <w:r w:rsidRPr="00ED774E">
        <w:rPr>
          <w:i/>
        </w:rPr>
        <w:t xml:space="preserve"> </w:t>
      </w:r>
      <w:proofErr w:type="spellStart"/>
      <w:r w:rsidRPr="00ED774E">
        <w:rPr>
          <w:i/>
        </w:rPr>
        <w:t>necessarius</w:t>
      </w:r>
      <w:proofErr w:type="spellEnd"/>
      <w:r>
        <w:t xml:space="preserve">, </w:t>
      </w:r>
      <w:proofErr w:type="spellStart"/>
      <w:r w:rsidRPr="00ED774E">
        <w:rPr>
          <w:i/>
        </w:rPr>
        <w:t>Lautropia</w:t>
      </w:r>
      <w:proofErr w:type="spellEnd"/>
      <w:r>
        <w:t xml:space="preserve">, and </w:t>
      </w:r>
      <w:proofErr w:type="spellStart"/>
      <w:r>
        <w:rPr>
          <w:i/>
        </w:rPr>
        <w:t>Albido</w:t>
      </w:r>
      <w:r w:rsidRPr="00ED774E">
        <w:rPr>
          <w:i/>
        </w:rPr>
        <w:t>ferax</w:t>
      </w:r>
      <w:proofErr w:type="spellEnd"/>
      <w:r>
        <w:t xml:space="preserve">)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However, genes potentially encoding carbon fixation were identified in only one of these MAGs, sequenced from Lake Mendota and classified as </w:t>
      </w:r>
      <w:proofErr w:type="spellStart"/>
      <w:r>
        <w:t>Burkholderiales</w:t>
      </w:r>
      <w:proofErr w:type="spellEnd"/>
      <w:r>
        <w:t>.</w:t>
      </w:r>
    </w:p>
    <w:p w14:paraId="4CD0447C" w14:textId="499CF422" w:rsidR="00DB0C6F" w:rsidRDefault="00DB0C6F" w:rsidP="00BF3B0E">
      <w:pPr>
        <w:spacing w:line="360" w:lineRule="auto"/>
        <w:ind w:firstLine="720"/>
        <w:jc w:val="both"/>
      </w:pPr>
      <w:r>
        <w:t xml:space="preserve">Another form of harvesting sunlight for energy </w:t>
      </w:r>
      <w:r w:rsidR="00F17423">
        <w:t xml:space="preserve">in freshwater </w:t>
      </w:r>
      <w:r>
        <w:t xml:space="preserve">is the use of light-activated proteins such as </w:t>
      </w:r>
      <w:proofErr w:type="spellStart"/>
      <w:r>
        <w:t>rhodopsins</w:t>
      </w:r>
      <w:proofErr w:type="spellEnd"/>
      <w:r>
        <w:t xml:space="preserve">. </w:t>
      </w:r>
      <w:proofErr w:type="spellStart"/>
      <w:r w:rsidR="00F17423">
        <w:t>Rhodopsins</w:t>
      </w:r>
      <w:proofErr w:type="spellEnd"/>
      <w:r w:rsidR="00F17423">
        <w:t xml:space="preserve"> were observed in many phylogenetically diverse MAGs in both Trout Bog and Lake Mendota, and </w:t>
      </w:r>
      <w:r w:rsidR="00BF3B0E">
        <w:t>have been</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52EE9245" w:rsidR="00222B88" w:rsidRDefault="005E5B8D" w:rsidP="004A6010">
      <w:pPr>
        <w:pStyle w:val="Heading2"/>
        <w:spacing w:line="360" w:lineRule="auto"/>
      </w:pPr>
      <w:r>
        <w:t>Carbon Degradation</w:t>
      </w:r>
    </w:p>
    <w:p w14:paraId="78914855" w14:textId="50F9C5BD" w:rsidR="004138AB" w:rsidRDefault="005E5B8D" w:rsidP="00BF3B0E">
      <w:pPr>
        <w:spacing w:line="360" w:lineRule="auto"/>
        <w:ind w:firstLine="720"/>
        <w:jc w:val="both"/>
        <w:rPr>
          <w:rFonts w:cs="Times New Roman"/>
          <w:szCs w:val="24"/>
        </w:rPr>
      </w:pPr>
      <w:r>
        <w:rPr>
          <w:rFonts w:cs="Times New Roman"/>
          <w:szCs w:val="24"/>
        </w:rPr>
        <w:t>Carbon in lakes can either be produced in the water column (autochthonous) or received from the surrounding</w:t>
      </w:r>
      <w:r w:rsidR="00AE3753">
        <w:rPr>
          <w:rFonts w:cs="Times New Roman"/>
          <w:szCs w:val="24"/>
        </w:rPr>
        <w:t xml:space="preserve"> terrestrial</w:t>
      </w:r>
      <w:r w:rsidR="006711EE">
        <w:rPr>
          <w:rFonts w:cs="Times New Roman"/>
          <w:szCs w:val="24"/>
        </w:rPr>
        <w:t xml:space="preserve"> landscape (allochthonous). </w:t>
      </w:r>
      <w:r>
        <w:rPr>
          <w:rFonts w:cs="Times New Roman"/>
          <w:szCs w:val="24"/>
        </w:rPr>
        <w:t xml:space="preserve">To further understand </w:t>
      </w:r>
      <w:r w:rsidR="006711EE">
        <w:rPr>
          <w:rFonts w:cs="Times New Roman"/>
          <w:szCs w:val="24"/>
        </w:rPr>
        <w:t>bacterial</w:t>
      </w:r>
      <w:r>
        <w:rPr>
          <w:rFonts w:cs="Times New Roman"/>
          <w:szCs w:val="24"/>
        </w:rPr>
        <w:t xml:space="preserve"> carbon degradation</w:t>
      </w:r>
      <w:r w:rsidR="006711EE">
        <w:rPr>
          <w:rFonts w:cs="Times New Roman"/>
          <w:szCs w:val="24"/>
        </w:rPr>
        <w:t xml:space="preserve"> in lakes</w:t>
      </w:r>
      <w:r>
        <w:rPr>
          <w:rFonts w:cs="Times New Roman"/>
          <w:szCs w:val="24"/>
        </w:rPr>
        <w:t>, we identified and categorized putative carbon degradation pathways in our MAGs.</w:t>
      </w:r>
      <w:r w:rsidR="006711EE">
        <w:rPr>
          <w:rFonts w:cs="Times New Roman"/>
          <w:szCs w:val="24"/>
        </w:rPr>
        <w:t xml:space="preserve"> </w:t>
      </w:r>
      <w:r w:rsidR="004138AB">
        <w:rPr>
          <w:rFonts w:cs="Times New Roman"/>
          <w:szCs w:val="24"/>
        </w:rPr>
        <w:t xml:space="preserve">We hoped to discern between allochthonous and autochthonous carbon degradation, as this is a common approach to investigating carbon cycling in limnology. However, because both kinds of carbon contain similar moieties or undergo transformations making the origin of the carbon difficult to trace, we could not distinguish between </w:t>
      </w:r>
      <w:proofErr w:type="spellStart"/>
      <w:r w:rsidR="004138AB">
        <w:rPr>
          <w:rFonts w:cs="Times New Roman"/>
          <w:szCs w:val="24"/>
        </w:rPr>
        <w:t>allocthonous</w:t>
      </w:r>
      <w:proofErr w:type="spellEnd"/>
      <w:r w:rsidR="004138AB">
        <w:rPr>
          <w:rFonts w:cs="Times New Roman"/>
          <w:szCs w:val="24"/>
        </w:rPr>
        <w:t xml:space="preserve"> and autochthonous degradation pathways based on genome content. Instead, we divide carbon degradation pathways into three main types observed in our genomes: biopolymer degradation, carbohydrate degradation, and methylotrophy.</w:t>
      </w:r>
    </w:p>
    <w:p w14:paraId="66125736" w14:textId="260133D2" w:rsidR="00266869" w:rsidRDefault="00266869" w:rsidP="00266869">
      <w:pPr>
        <w:spacing w:line="360" w:lineRule="auto"/>
        <w:ind w:firstLine="720"/>
        <w:jc w:val="both"/>
      </w:pPr>
      <w:r>
        <w:rPr>
          <w:rFonts w:cs="Times New Roman"/>
          <w:szCs w:val="24"/>
        </w:rPr>
        <w:t xml:space="preserve">Biopolymers in freshwater can be allochthonous or autochthonous in origin. Two common biopolymers, cellulose and chitin, are produce on land and in the water column, respectively. In </w:t>
      </w:r>
      <w:r>
        <w:rPr>
          <w:rFonts w:cs="Times New Roman"/>
          <w:szCs w:val="24"/>
        </w:rPr>
        <w:lastRenderedPageBreak/>
        <w:t xml:space="preserve">both lakes, Bacteroidetes and </w:t>
      </w:r>
      <w:proofErr w:type="spellStart"/>
      <w:r>
        <w:rPr>
          <w:rFonts w:cs="Times New Roman"/>
          <w:szCs w:val="24"/>
        </w:rPr>
        <w:t>Verrucomicrobia</w:t>
      </w:r>
      <w:proofErr w:type="spellEnd"/>
      <w:r>
        <w:rPr>
          <w:rFonts w:cs="Times New Roman"/>
          <w:szCs w:val="24"/>
        </w:rPr>
        <w:t xml:space="preserve"> MAGs contained genes encoding cellulases, </w:t>
      </w:r>
      <w:proofErr w:type="spellStart"/>
      <w:r>
        <w:rPr>
          <w:rFonts w:cs="Times New Roman"/>
          <w:szCs w:val="24"/>
        </w:rPr>
        <w:t>chitinases</w:t>
      </w:r>
      <w:proofErr w:type="spellEnd"/>
      <w:r>
        <w:rPr>
          <w:rFonts w:cs="Times New Roman"/>
          <w:szCs w:val="24"/>
        </w:rPr>
        <w:t xml:space="preserve">, and glucoside </w:t>
      </w:r>
      <w:proofErr w:type="spellStart"/>
      <w:r>
        <w:rPr>
          <w:rFonts w:cs="Times New Roman"/>
          <w:szCs w:val="24"/>
        </w:rPr>
        <w:t>hydralases</w:t>
      </w:r>
      <w:proofErr w:type="spellEnd"/>
      <w:r>
        <w:rPr>
          <w:rFonts w:cs="Times New Roman"/>
          <w:szCs w:val="24"/>
        </w:rPr>
        <w:t xml:space="preserve">, without appearing to specialize in autochthonous or allochthonous carbon. </w:t>
      </w:r>
      <w:r w:rsidR="00644EC2">
        <w:rPr>
          <w:rFonts w:cs="Times New Roman"/>
          <w:szCs w:val="24"/>
        </w:rPr>
        <w:t xml:space="preserve">However, a study of these </w:t>
      </w:r>
      <w:proofErr w:type="spellStart"/>
      <w:r w:rsidR="00644EC2">
        <w:rPr>
          <w:rFonts w:cs="Times New Roman"/>
          <w:szCs w:val="24"/>
        </w:rPr>
        <w:t>Verrucomicrobia</w:t>
      </w:r>
      <w:proofErr w:type="spellEnd"/>
      <w:r w:rsidR="00644EC2">
        <w:rPr>
          <w:rFonts w:cs="Times New Roman"/>
          <w:szCs w:val="24"/>
        </w:rPr>
        <w:t xml:space="preserve"> MAGs found that the profiles of glucoside </w:t>
      </w:r>
      <w:proofErr w:type="spellStart"/>
      <w:r w:rsidR="00644EC2">
        <w:rPr>
          <w:rFonts w:cs="Times New Roman"/>
          <w:szCs w:val="24"/>
        </w:rPr>
        <w:t>hydralases</w:t>
      </w:r>
      <w:proofErr w:type="spellEnd"/>
      <w:r w:rsidR="00644EC2">
        <w:rPr>
          <w:rFonts w:cs="Times New Roman"/>
          <w:szCs w:val="24"/>
        </w:rPr>
        <w:t xml:space="preserve"> differed between Lake Mendota and Trout Bog, potentially reflecting the differences in autochthonous and allochthonous carbon sources </w:t>
      </w:r>
      <w:r w:rsidR="00644EC2">
        <w:rPr>
          <w:rFonts w:cs="Times New Roman"/>
          <w:szCs w:val="24"/>
        </w:rPr>
        <w:fldChar w:fldCharType="begin" w:fldLock="1"/>
      </w:r>
      <w:r w:rsidR="005E35C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noteIndex" : 3 }, "schema" : "https://github.com/citation-style-language/schema/raw/master/csl-citation.json" }</w:instrText>
      </w:r>
      <w:r w:rsidR="00644EC2">
        <w:rPr>
          <w:rFonts w:cs="Times New Roman"/>
          <w:szCs w:val="24"/>
        </w:rPr>
        <w:fldChar w:fldCharType="separate"/>
      </w:r>
      <w:r w:rsidR="00644EC2" w:rsidRPr="00644EC2">
        <w:rPr>
          <w:rFonts w:cs="Times New Roman"/>
          <w:noProof/>
          <w:szCs w:val="24"/>
        </w:rPr>
        <w:t>(He et al. 2017)</w:t>
      </w:r>
      <w:r w:rsidR="00644EC2">
        <w:rPr>
          <w:rFonts w:cs="Times New Roman"/>
          <w:szCs w:val="24"/>
        </w:rPr>
        <w:fldChar w:fldCharType="end"/>
      </w:r>
      <w:r w:rsidR="00644EC2">
        <w:rPr>
          <w:rFonts w:cs="Times New Roman"/>
          <w:szCs w:val="24"/>
        </w:rPr>
        <w:t xml:space="preserve">. </w:t>
      </w:r>
      <w:r>
        <w:rPr>
          <w:rFonts w:cs="Times New Roman"/>
          <w:szCs w:val="24"/>
        </w:rPr>
        <w:t xml:space="preserve">Glucoside </w:t>
      </w:r>
      <w:proofErr w:type="spellStart"/>
      <w:r>
        <w:rPr>
          <w:rFonts w:cs="Times New Roman"/>
          <w:szCs w:val="24"/>
        </w:rPr>
        <w:t>hydralase</w:t>
      </w:r>
      <w:proofErr w:type="spellEnd"/>
      <w:r>
        <w:rPr>
          <w:rFonts w:cs="Times New Roman"/>
          <w:szCs w:val="24"/>
        </w:rPr>
        <w:t xml:space="preserve"> – encoding genes were also identified in Planctomycetes in Lake Mendota and in </w:t>
      </w:r>
      <w:proofErr w:type="spellStart"/>
      <w:r>
        <w:rPr>
          <w:rFonts w:cs="Times New Roman"/>
          <w:szCs w:val="24"/>
        </w:rPr>
        <w:t>Burkholderiales</w:t>
      </w:r>
      <w:proofErr w:type="spellEnd"/>
      <w:r>
        <w:rPr>
          <w:rFonts w:cs="Times New Roman"/>
          <w:szCs w:val="24"/>
        </w:rPr>
        <w:t xml:space="preserve">, Actinobacteria, and </w:t>
      </w:r>
      <w:proofErr w:type="spellStart"/>
      <w:r>
        <w:rPr>
          <w:rFonts w:cs="Times New Roman"/>
          <w:szCs w:val="24"/>
        </w:rPr>
        <w:t>Methylococcales</w:t>
      </w:r>
      <w:proofErr w:type="spellEnd"/>
      <w:r>
        <w:rPr>
          <w:rFonts w:cs="Times New Roman"/>
          <w:szCs w:val="24"/>
        </w:rPr>
        <w:t xml:space="preserve"> in Trout Bog. Genes relating to the degradation of cellobiose and </w:t>
      </w:r>
      <w:proofErr w:type="spellStart"/>
      <w:r>
        <w:rPr>
          <w:rFonts w:cs="Times New Roman"/>
          <w:szCs w:val="24"/>
        </w:rPr>
        <w:t>chitobiose</w:t>
      </w:r>
      <w:proofErr w:type="spellEnd"/>
      <w:r>
        <w:rPr>
          <w:rFonts w:cs="Times New Roman"/>
          <w:szCs w:val="24"/>
        </w:rPr>
        <w:t xml:space="preserve">, breakdown products of cellulose and chitin, were common in many taxa from both lakes. Degradation of phenol and salicylate, two aromatic compounds derived from terrestrial carbon sources, were potentially identified in MAGs of </w:t>
      </w:r>
      <w:proofErr w:type="spellStart"/>
      <w:r>
        <w:rPr>
          <w:rFonts w:cs="Times New Roman"/>
          <w:szCs w:val="24"/>
        </w:rPr>
        <w:t>Burkholderiales</w:t>
      </w:r>
      <w:proofErr w:type="spellEnd"/>
      <w:r>
        <w:rPr>
          <w:rFonts w:cs="Times New Roman"/>
          <w:szCs w:val="24"/>
        </w:rPr>
        <w:t xml:space="preserve"> in both lakes.</w:t>
      </w:r>
    </w:p>
    <w:p w14:paraId="21EFCE8F" w14:textId="77777777" w:rsidR="00266869" w:rsidRDefault="00266869" w:rsidP="00737662">
      <w:pPr>
        <w:spacing w:line="360" w:lineRule="auto"/>
        <w:ind w:firstLine="720"/>
        <w:jc w:val="both"/>
      </w:pPr>
      <w:r>
        <w:t xml:space="preserve">Although eukaryotic genomes were not included in this analysis, eukaryotic algae are known photoautotrophs in both lakes </w:t>
      </w:r>
      <w:r>
        <w:fldChar w:fldCharType="begin" w:fldLock="1"/>
      </w:r>
      <w:r>
        <w:instrText>ADDIN CSL_CITATION { "citationItems" : [ { "id" : "ITEM-1", "itemData" : { "author" : [ { "dropping-particle" : "", "family" : "Descy", "given" : "Jean-Pierre", "non-dropping-particle" : "", "parse-names" : false, "suffix" : "" }, { "dropping-particle" : "", "family" : "Higgins", "given" : "Harry W", "non-dropping-particle" : "", "parse-names" : false, "suffix" : "" }, { "dropping-particle" : "", "family" : "Mackey", "given" : "Denis J", "non-dropping-particle" : "", "parse-names" : false, "suffix" : "" }, { "dropping-particle" : "", "family" : "Hurley", "given" : "James P", "non-dropping-particle" : "", "parse-names" : false, "suffix" : "" }, { "dropping-particle" : "", "family" : "Frost", "given" : "Thomas M", "non-dropping-particle" : "", "parse-names" : false, "suffix" : "" } ], "container-title" : "Journal of Phycology", "id" : "ITEM-1", "issued" : { "date-parts" : [ [ "2000" ] ] }, "page" : "274-286", "title" : "PIGMENT RATIOS AND PHYTOPLANKTON ASSESSMENT IN NORTHERN WISCONSIN LAKES", "type" : "article-journal", "volume" : "36" }, "uris" : [ "http://www.mendeley.com/documents/?uuid=1f0abc36-aece-4e99-bedc-2e625e13b9b0" ] }, { "id" : "ITEM-2", "itemData" : { "author" : [ { "dropping-particle" : "", "family" : "Hurley", "given" : "James P", "non-dropping-particle" : "", "parse-names" : false, "suffix" : "" }, { "dropping-particle" : "", "family" : "Armstrong", "given" : "David E", "non-dropping-particle" : "", "parse-names" : false, "suffix" : "" } ], "container-title" : "Limnology and Oceanography", "id" : "ITEM-2", "issue" : "2", "issued" : { "date-parts" : [ [ "1990" ] ] }, "page" : "384-398", "title" : "Fluxes and transformations of aquatic pigments in Lake Mendota , Wisconsin", "type" : "article-journal", "volume" : "35" }, "uris" : [ "http://www.mendeley.com/documents/?uuid=9afc50ef-900d-404b-9c82-c09179949d0e" ] } ], "mendeley" : { "formattedCitation" : "(Descy et al. 2000; Hurley and Armstrong 1990)", "plainTextFormattedCitation" : "(Descy et al. 2000; Hurley and Armstrong 1990)", "previouslyFormattedCitation" : "(Descy et al. 2000; Hurley and Armstrong 1990)" }, "properties" : { "noteIndex" : 3 }, "schema" : "https://github.com/citation-style-language/schema/raw/master/csl-citation.json" }</w:instrText>
      </w:r>
      <w:r>
        <w:fldChar w:fldCharType="separate"/>
      </w:r>
      <w:r w:rsidRPr="00437762">
        <w:rPr>
          <w:noProof/>
        </w:rPr>
        <w:t>(Descy et al. 2000; Hurley and Armstrong 1990)</w:t>
      </w:r>
      <w:r>
        <w:fldChar w:fldCharType="end"/>
      </w:r>
      <w:r>
        <w:t xml:space="preserve"> Algae produce amino acids, carbohydrates, and carboxylic acids that fuel growth of the heterotrophic community </w:t>
      </w:r>
      <w:r>
        <w:fldChar w:fldCharType="begin" w:fldLock="1"/>
      </w:r>
      <w: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fldChar w:fldCharType="separate"/>
      </w:r>
      <w:r w:rsidRPr="00273A44">
        <w:rPr>
          <w:noProof/>
        </w:rPr>
        <w:t>(Salcher, Posch, and Pernthaler 2013)</w:t>
      </w:r>
      <w:r>
        <w:fldChar w:fldCharType="end"/>
      </w:r>
      <w:r>
        <w:t xml:space="preserve">. We observed many MAGs in both Lake Mendota and Trout Bog containing putative pathways for the degradation of carbohydrates such as glucose, galactose, maltose, rhamnose, mannose, and xylose. These compounds are all documented algal exudates in freshwater </w:t>
      </w:r>
      <w:r>
        <w:fldChar w:fldCharType="begin" w:fldLock="1"/>
      </w:r>
      <w:r>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fldChar w:fldCharType="separate"/>
      </w:r>
      <w:r w:rsidRPr="00E117A8">
        <w:rPr>
          <w:noProof/>
        </w:rPr>
        <w:t>(Giroldo, Augusto, and Vieira 2005; Juttner and Matuschek 1977)</w:t>
      </w:r>
      <w:r>
        <w:fldChar w:fldCharType="end"/>
      </w:r>
      <w:r>
        <w:t xml:space="preserve">. They can also be derived from the breakdown of biopolymers; leaky extracellular degradation of biopolymers may result in these sugars being made available to community members without the ability to break down biopolymers. Degradation of additional sugars involved in galactose metabolism (sucrose, </w:t>
      </w:r>
      <w:proofErr w:type="spellStart"/>
      <w:r>
        <w:t>stachyose</w:t>
      </w:r>
      <w:proofErr w:type="spellEnd"/>
      <w:r>
        <w:t xml:space="preserve">, raffinose, </w:t>
      </w:r>
      <w:proofErr w:type="spellStart"/>
      <w:r>
        <w:t>trehalose</w:t>
      </w:r>
      <w:proofErr w:type="spellEnd"/>
      <w:r>
        <w:t xml:space="preserve">, lactose, and </w:t>
      </w:r>
      <w:proofErr w:type="spellStart"/>
      <w:r>
        <w:t>melibiose</w:t>
      </w:r>
      <w:proofErr w:type="spellEnd"/>
      <w:r>
        <w:t xml:space="preserve">) were identified in MAGs classified as Bacteroidetes, </w:t>
      </w:r>
      <w:proofErr w:type="spellStart"/>
      <w:r>
        <w:t>Verrucomicrobia</w:t>
      </w:r>
      <w:proofErr w:type="spellEnd"/>
      <w:r>
        <w:t>, and Actinobacteria from Trout Bog, but not from Lake Mendota.</w:t>
      </w:r>
    </w:p>
    <w:p w14:paraId="2789955D" w14:textId="6433D857" w:rsidR="00737662" w:rsidRDefault="00644EC2" w:rsidP="00737662">
      <w:pPr>
        <w:spacing w:line="360" w:lineRule="auto"/>
        <w:ind w:firstLine="720"/>
        <w:jc w:val="both"/>
        <w:rPr>
          <w:rFonts w:cs="Times New Roman"/>
          <w:szCs w:val="24"/>
        </w:rPr>
      </w:pPr>
      <w:r>
        <w:rPr>
          <w:rFonts w:cs="Times New Roman"/>
          <w:szCs w:val="24"/>
        </w:rPr>
        <w:t>M</w:t>
      </w:r>
      <w:r w:rsidR="00777F2B">
        <w:rPr>
          <w:rFonts w:cs="Times New Roman"/>
          <w:szCs w:val="24"/>
        </w:rPr>
        <w:t xml:space="preserve">ethylotrophy, the ability to grow solely on </w:t>
      </w:r>
      <w:r w:rsidR="00222B88">
        <w:rPr>
          <w:rFonts w:cs="Times New Roman"/>
          <w:szCs w:val="24"/>
        </w:rPr>
        <w:t>one carbon compounds such as methane, methanol, formaldehyde, or methylamines</w:t>
      </w:r>
      <w:r>
        <w:rPr>
          <w:rFonts w:cs="Times New Roman"/>
          <w:szCs w:val="24"/>
        </w:rPr>
        <w:t>, were identified in Trout Bog and Lake Mendota</w:t>
      </w:r>
      <w:r w:rsidR="00222B88">
        <w:rPr>
          <w:rFonts w:cs="Times New Roman"/>
          <w:szCs w:val="24"/>
        </w:rPr>
        <w:t xml:space="preserve">. Multiple MAGs classified as well-studied methylotrophs </w:t>
      </w:r>
      <w:proofErr w:type="spellStart"/>
      <w:r w:rsidR="00222B88">
        <w:rPr>
          <w:rFonts w:cs="Times New Roman"/>
          <w:szCs w:val="24"/>
        </w:rPr>
        <w:t>Methylococcales</w:t>
      </w:r>
      <w:proofErr w:type="spellEnd"/>
      <w:r w:rsidR="00222B88">
        <w:rPr>
          <w:rFonts w:cs="Times New Roman"/>
          <w:szCs w:val="24"/>
        </w:rPr>
        <w:t xml:space="preserve"> </w:t>
      </w:r>
      <w:r w:rsidR="00777F2B">
        <w:rPr>
          <w:rFonts w:cs="Times New Roman"/>
          <w:szCs w:val="24"/>
        </w:rPr>
        <w:t xml:space="preserve">and </w:t>
      </w:r>
      <w:proofErr w:type="spellStart"/>
      <w:r w:rsidR="00777F2B">
        <w:rPr>
          <w:rFonts w:cs="Times New Roman"/>
          <w:szCs w:val="24"/>
        </w:rPr>
        <w:t>Methylophilaceae</w:t>
      </w:r>
      <w:proofErr w:type="spellEnd"/>
      <w:r w:rsidR="00777F2B">
        <w:rPr>
          <w:rFonts w:cs="Times New Roman"/>
          <w:szCs w:val="24"/>
        </w:rPr>
        <w:t xml:space="preserve"> contained</w:t>
      </w:r>
      <w:r w:rsidR="00222B88">
        <w:rPr>
          <w:rFonts w:cs="Times New Roman"/>
          <w:szCs w:val="24"/>
        </w:rPr>
        <w:t xml:space="preserve"> genes for methylotrophic pathways in both </w:t>
      </w:r>
      <w:r w:rsidR="00737662">
        <w:rPr>
          <w:rFonts w:cs="Times New Roman"/>
          <w:szCs w:val="24"/>
        </w:rPr>
        <w:t xml:space="preserve">lakes </w:t>
      </w:r>
      <w:r w:rsidR="00222B88">
        <w:rPr>
          <w:rFonts w:cs="Times New Roman"/>
          <w:szCs w:val="24"/>
        </w:rPr>
        <w:t xml:space="preserve">(Figure 3). </w:t>
      </w:r>
      <w:r>
        <w:rPr>
          <w:rFonts w:cs="Times New Roman"/>
          <w:szCs w:val="24"/>
        </w:rPr>
        <w:t xml:space="preserve">While many of the sequenced methylotrophs in freshwater are derived from sediment, they have also been identified in the water column </w:t>
      </w:r>
      <w:r>
        <w:rPr>
          <w:rFonts w:cs="Times New Roman"/>
          <w:szCs w:val="24"/>
        </w:rPr>
        <w:fldChar w:fldCharType="begin" w:fldLock="1"/>
      </w:r>
      <w:r>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Pr>
          <w:rFonts w:cs="Times New Roman"/>
          <w:szCs w:val="24"/>
        </w:rPr>
        <w:fldChar w:fldCharType="separate"/>
      </w:r>
      <w:r w:rsidRPr="00FD7934">
        <w:rPr>
          <w:rFonts w:cs="Times New Roman"/>
          <w:noProof/>
          <w:szCs w:val="24"/>
        </w:rPr>
        <w:t>(Kalyuzhnaya et al. 2012; Salcher et al. 2015)</w:t>
      </w:r>
      <w:r>
        <w:rPr>
          <w:rFonts w:cs="Times New Roman"/>
          <w:szCs w:val="24"/>
        </w:rPr>
        <w:fldChar w:fldCharType="end"/>
      </w:r>
      <w:r>
        <w:rPr>
          <w:rFonts w:cs="Times New Roman"/>
          <w:szCs w:val="24"/>
        </w:rPr>
        <w:t xml:space="preserve">. </w:t>
      </w:r>
      <w:r w:rsidR="00737662">
        <w:rPr>
          <w:rFonts w:cs="Times New Roman"/>
          <w:szCs w:val="24"/>
        </w:rPr>
        <w:t xml:space="preserve">Although pelagic </w:t>
      </w:r>
      <w:r w:rsidR="00737662">
        <w:rPr>
          <w:rFonts w:cs="Times New Roman"/>
          <w:szCs w:val="24"/>
        </w:rPr>
        <w:lastRenderedPageBreak/>
        <w:t xml:space="preserve">methylotrophs may potentially have different traits than sedimentary methylotrophs, the genome content of our MAGs suggested that in terms of carbon degradation, these bacteria are highly similar. Additionally, </w:t>
      </w:r>
      <w:r w:rsidR="00222B88">
        <w:rPr>
          <w:rFonts w:cs="Times New Roman"/>
          <w:szCs w:val="24"/>
        </w:rPr>
        <w:t xml:space="preserve">Lake Mendota </w:t>
      </w:r>
      <w:r w:rsidR="00737662">
        <w:rPr>
          <w:rFonts w:cs="Times New Roman"/>
          <w:szCs w:val="24"/>
        </w:rPr>
        <w:t>contained</w:t>
      </w:r>
      <w:r w:rsidR="00222B88">
        <w:rPr>
          <w:rFonts w:cs="Times New Roman"/>
          <w:szCs w:val="24"/>
        </w:rPr>
        <w:t xml:space="preserve"> MAGs containing potential methylotrophs belonging to </w:t>
      </w:r>
      <w:proofErr w:type="spellStart"/>
      <w:r w:rsidR="00222B88">
        <w:rPr>
          <w:rFonts w:cs="Times New Roman"/>
          <w:szCs w:val="24"/>
        </w:rPr>
        <w:t>Planctomyces</w:t>
      </w:r>
      <w:proofErr w:type="spellEnd"/>
      <w:r w:rsidR="00222B88">
        <w:rPr>
          <w:rFonts w:cs="Times New Roman"/>
          <w:szCs w:val="24"/>
        </w:rPr>
        <w:t xml:space="preserve"> and </w:t>
      </w:r>
      <w:proofErr w:type="spellStart"/>
      <w:r w:rsidR="00222B88">
        <w:rPr>
          <w:rFonts w:cs="Times New Roman"/>
          <w:szCs w:val="24"/>
        </w:rPr>
        <w:t>Rhodocyclaceae</w:t>
      </w:r>
      <w:proofErr w:type="spellEnd"/>
      <w:r w:rsidR="00222B88">
        <w:rPr>
          <w:rFonts w:cs="Times New Roman"/>
          <w:szCs w:val="24"/>
        </w:rPr>
        <w:t xml:space="preserve">, while additional potential methylotrophs in Trout Bog included </w:t>
      </w:r>
      <w:proofErr w:type="spellStart"/>
      <w:r w:rsidR="00222B88">
        <w:rPr>
          <w:rFonts w:cs="Times New Roman"/>
          <w:szCs w:val="24"/>
        </w:rPr>
        <w:t>Burkholderiales</w:t>
      </w:r>
      <w:proofErr w:type="spellEnd"/>
      <w:r w:rsidR="00222B88">
        <w:rPr>
          <w:rFonts w:cs="Times New Roman"/>
          <w:szCs w:val="24"/>
        </w:rPr>
        <w:t xml:space="preserve">, </w:t>
      </w:r>
      <w:proofErr w:type="spellStart"/>
      <w:r w:rsidR="00222B88">
        <w:rPr>
          <w:rFonts w:cs="Times New Roman"/>
          <w:szCs w:val="24"/>
        </w:rPr>
        <w:t>Rhizobiales</w:t>
      </w:r>
      <w:proofErr w:type="spellEnd"/>
      <w:r w:rsidR="00222B88">
        <w:rPr>
          <w:rFonts w:cs="Times New Roman"/>
          <w:szCs w:val="24"/>
        </w:rPr>
        <w:t xml:space="preserve">, </w:t>
      </w:r>
      <w:proofErr w:type="spellStart"/>
      <w:r w:rsidR="00222B88">
        <w:rPr>
          <w:rFonts w:cs="Times New Roman"/>
          <w:szCs w:val="24"/>
        </w:rPr>
        <w:t>Nitrosomonadales</w:t>
      </w:r>
      <w:proofErr w:type="spellEnd"/>
      <w:r w:rsidR="00222B88">
        <w:rPr>
          <w:rFonts w:cs="Times New Roman"/>
          <w:szCs w:val="24"/>
        </w:rPr>
        <w:t xml:space="preserve">, </w:t>
      </w:r>
      <w:proofErr w:type="spellStart"/>
      <w:r w:rsidR="00222B88">
        <w:rPr>
          <w:rFonts w:cs="Times New Roman"/>
          <w:szCs w:val="24"/>
        </w:rPr>
        <w:t>Geobacteraceae</w:t>
      </w:r>
      <w:proofErr w:type="spellEnd"/>
      <w:r w:rsidR="00222B88">
        <w:rPr>
          <w:rFonts w:cs="Times New Roman"/>
          <w:szCs w:val="24"/>
        </w:rPr>
        <w:t xml:space="preserve">, and </w:t>
      </w:r>
      <w:proofErr w:type="spellStart"/>
      <w:r w:rsidR="00222B88">
        <w:rPr>
          <w:rFonts w:cs="Times New Roman"/>
          <w:szCs w:val="24"/>
        </w:rPr>
        <w:t>Solirubrobacterales</w:t>
      </w:r>
      <w:proofErr w:type="spellEnd"/>
      <w:r w:rsidR="00222B88">
        <w:rPr>
          <w:rFonts w:cs="Times New Roman"/>
          <w:szCs w:val="24"/>
        </w:rPr>
        <w:t xml:space="preserve">. </w:t>
      </w:r>
      <w:r w:rsidR="00982A50">
        <w:rPr>
          <w:rFonts w:cs="Times New Roman"/>
          <w:szCs w:val="24"/>
        </w:rPr>
        <w:t xml:space="preserve">Given the rapid rate at which the known diversity of methylotrophs is increasing, this finding is not surprising </w:t>
      </w:r>
      <w:r w:rsidR="00982A50">
        <w:rPr>
          <w:rFonts w:cs="Times New Roman"/>
          <w:szCs w:val="24"/>
        </w:rPr>
        <w:fldChar w:fldCharType="begin" w:fldLock="1"/>
      </w:r>
      <w:r w:rsidR="00982A50">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noteIndex" : 3 }, "schema" : "https://github.com/citation-style-language/schema/raw/master/csl-citation.json" }</w:instrText>
      </w:r>
      <w:r w:rsidR="00982A50">
        <w:rPr>
          <w:rFonts w:cs="Times New Roman"/>
          <w:szCs w:val="24"/>
        </w:rPr>
        <w:fldChar w:fldCharType="separate"/>
      </w:r>
      <w:r w:rsidR="00982A50" w:rsidRPr="00982A50">
        <w:rPr>
          <w:rFonts w:cs="Times New Roman"/>
          <w:noProof/>
          <w:szCs w:val="24"/>
        </w:rPr>
        <w:t>(Chistoserdova, Kalyuzhnaya, and Lidstrom 2009)</w:t>
      </w:r>
      <w:r w:rsidR="00982A50">
        <w:rPr>
          <w:rFonts w:cs="Times New Roman"/>
          <w:szCs w:val="24"/>
        </w:rPr>
        <w:fldChar w:fldCharType="end"/>
      </w:r>
      <w:r w:rsidR="00982A50">
        <w:rPr>
          <w:rFonts w:cs="Times New Roman"/>
          <w:szCs w:val="24"/>
        </w:rPr>
        <w:t xml:space="preserve">. </w:t>
      </w:r>
      <w:r w:rsidR="00737662">
        <w:rPr>
          <w:rFonts w:cs="Times New Roman"/>
          <w:szCs w:val="24"/>
        </w:rPr>
        <w:t xml:space="preserve">The methylotrophs </w:t>
      </w:r>
      <w:proofErr w:type="spellStart"/>
      <w:r w:rsidR="00737662">
        <w:rPr>
          <w:rFonts w:cs="Times New Roman"/>
          <w:szCs w:val="24"/>
        </w:rPr>
        <w:t>Methylobacter</w:t>
      </w:r>
      <w:proofErr w:type="spellEnd"/>
      <w:r w:rsidR="00737662">
        <w:rPr>
          <w:rFonts w:cs="Times New Roman"/>
          <w:szCs w:val="24"/>
        </w:rPr>
        <w:t xml:space="preserve"> and </w:t>
      </w:r>
      <w:proofErr w:type="spellStart"/>
      <w:r w:rsidR="00737662">
        <w:rPr>
          <w:rFonts w:cs="Times New Roman"/>
          <w:szCs w:val="24"/>
        </w:rPr>
        <w:t>Methylotenera</w:t>
      </w:r>
      <w:proofErr w:type="spellEnd"/>
      <w:r w:rsidR="00737662">
        <w:rPr>
          <w:rFonts w:cs="Times New Roman"/>
          <w:szCs w:val="24"/>
        </w:rPr>
        <w:t xml:space="preserve"> have been observed to exchange carbon cooperatively, perhaps outcompeting other community members via denitrification </w:t>
      </w:r>
      <w:r w:rsidR="00737662">
        <w:rPr>
          <w:rFonts w:cs="Times New Roman"/>
          <w:szCs w:val="24"/>
        </w:rPr>
        <w:fldChar w:fldCharType="begin" w:fldLock="1"/>
      </w:r>
      <w:r w:rsidR="00737662">
        <w:rPr>
          <w:rFonts w:cs="Times New Roman"/>
          <w:szCs w:val="24"/>
        </w:rPr>
        <w:instrText>ADDIN CSL_CITATION { "citationItems" : [ { "id" : "ITEM-1", "itemData" : { "DOI" : "10.7717/peerj.23", "ISBN" : "2167-8359 (Electronic)", "ISSN" : "2167-8359", "PMID" : "23638358", "abstract" : "We investigated microbial communities active in methane oxidation in lake sediment at different oxygen tensions and their response to the addition of nitrate, via stable isotope probing combined with deep metagenomic sequencing. Communities from a total of four manipulated microcosms were analyzed, supplied with (13)C-methane in, respectively, ambient air, ambient air with the addition of nitrate, nitrogen atmosphere and nitrogen atmosphere with the addition of nitrate, and these were compared to the community from an unamended sediment sample. We found that the major group involved in methane oxidation in both aerobic and microaerobic conditions were members of the family Methylococcaceae, dominated by species of the genus Methylobacter, and these were stimulated by nitrate in aerobic but not microaerobic conditions. In aerobic conditions, we also noted a pronounced response to both methane and nitrate by members of the family Methylophilaceae that are non-methane-oxidizing methylotrophs, and predominantly by the members of the genus Methylotenera. The relevant abundances of the Methylococcaceae and the Methylophilaceae and their coordinated response to methane and nitrate suggest that these species may be engaged in cooperative behavior, the nature of which remains unknown.", "author" : [ { "dropping-particle" : "", "family" : "Beck", "given" : "David a.C.", "non-dropping-particle" : "", "parse-names" : false, "suffix" : "" }, { "dropping-particle" : "", "family" : "Kalyuzhnaya", "given" : "Marina G.", "non-dropping-particle" : "", "parse-names" : false, "suffix" : "" }, { "dropping-particle" : "", "family" : "Malfatti", "given" : "Stephanie", "non-dropping-particle" : "", "parse-names" : false, "suffix" : "" }, { "dropping-particle" : "", "family" : "Tringe", "given" : "Susannah G", "non-dropping-particle" : "", "parse-names" : false, "suffix" : "" }, { "dropping-particle" : "", "family" : "Glavina Del Rio", "given" : "Tijana", "non-dropping-particle" : "", "parse-names" : false, "suffix" : "" }, { "dropping-particle" : "", "family" : "Ivanova", "given" : "Natalia", "non-dropping-particle" : "", "parse-names" : false, "suffix" : "" }, { "dropping-particle" : "", "family" : "Lidstrom", "given" : "Mary E.", "non-dropping-particle" : "", "parse-names" : false, "suffix" : "" }, { "dropping-particle" : "", "family" : "Chistoserdova", "given" : "Ludmila", "non-dropping-particle" : "", "parse-names" : false, "suffix" : "" } ], "container-title" : "PeerJ", "id" : "ITEM-1", "issued" : { "date-parts" : [ [ "2013" ] ] }, "page" : "e23", "title" : "A metagenomic insight into freshwater methane-utilizing communities and evidence for cooperation between the Methylococcaceae and the Methylophilaceae.", "type" : "article-journal", "volume" : "1" }, "uris" : [ "http://www.mendeley.com/documents/?uuid=75c5f6a0-153e-4945-86a5-2dab529ec13a" ] } ], "mendeley" : { "formattedCitation" : "(Beck et al. 2013)", "plainTextFormattedCitation" : "(Beck et al. 2013)", "previouslyFormattedCitation" : "(Beck et al. 2013)" }, "properties" : { "noteIndex" : 3 }, "schema" : "https://github.com/citation-style-language/schema/raw/master/csl-citation.json" }</w:instrText>
      </w:r>
      <w:r w:rsidR="00737662">
        <w:rPr>
          <w:rFonts w:cs="Times New Roman"/>
          <w:szCs w:val="24"/>
        </w:rPr>
        <w:fldChar w:fldCharType="separate"/>
      </w:r>
      <w:r w:rsidR="00737662" w:rsidRPr="00777F2B">
        <w:rPr>
          <w:rFonts w:cs="Times New Roman"/>
          <w:noProof/>
          <w:szCs w:val="24"/>
        </w:rPr>
        <w:t>(Beck et al. 2013)</w:t>
      </w:r>
      <w:r w:rsidR="00737662">
        <w:rPr>
          <w:rFonts w:cs="Times New Roman"/>
          <w:szCs w:val="24"/>
        </w:rPr>
        <w:fldChar w:fldCharType="end"/>
      </w:r>
      <w:r w:rsidR="00737662">
        <w:rPr>
          <w:rFonts w:cs="Times New Roman"/>
          <w:szCs w:val="24"/>
        </w:rPr>
        <w:t>.</w:t>
      </w:r>
      <w:r w:rsidR="00737662" w:rsidRPr="00737662">
        <w:rPr>
          <w:rFonts w:cs="Times New Roman"/>
          <w:szCs w:val="24"/>
        </w:rPr>
        <w:t xml:space="preserve"> </w:t>
      </w:r>
      <w:r w:rsidR="00737662">
        <w:rPr>
          <w:rFonts w:cs="Times New Roman"/>
          <w:szCs w:val="24"/>
        </w:rPr>
        <w:t>Methylotrophy appears to be an important step in the freshwater carbon cycle in Lake Mendota and Trout Bog, where it may be a link between carbon cycling and other nutrients.</w:t>
      </w:r>
    </w:p>
    <w:p w14:paraId="13F6DC07" w14:textId="6474DE69" w:rsidR="00222B88" w:rsidRDefault="00222B88" w:rsidP="00BF3B0E">
      <w:pPr>
        <w:spacing w:line="360" w:lineRule="auto"/>
        <w:ind w:firstLine="720"/>
        <w:jc w:val="both"/>
        <w:rPr>
          <w:rFonts w:cs="Times New Roman"/>
          <w:szCs w:val="24"/>
        </w:rPr>
      </w:pPr>
    </w:p>
    <w:p w14:paraId="04DBABFD" w14:textId="77777777" w:rsidR="00C64D38" w:rsidRDefault="00C64D38" w:rsidP="004A6010">
      <w:pPr>
        <w:spacing w:line="360" w:lineRule="auto"/>
        <w:jc w:val="both"/>
      </w:pPr>
    </w:p>
    <w:p w14:paraId="7A61B911" w14:textId="792A9577" w:rsidR="00C64D38" w:rsidRDefault="00D33E54" w:rsidP="004A6010">
      <w:pPr>
        <w:spacing w:line="360" w:lineRule="auto"/>
        <w:jc w:val="both"/>
      </w:pPr>
      <w:r>
        <w:rPr>
          <w:noProof/>
        </w:rPr>
        <w:lastRenderedPageBreak/>
        <w:drawing>
          <wp:inline distT="0" distB="0" distL="0" distR="0" wp14:anchorId="71B50138" wp14:editId="3D16DA30">
            <wp:extent cx="4695825" cy="6858000"/>
            <wp:effectExtent l="0" t="0" r="9525" b="0"/>
            <wp:docPr id="10" name="Picture 10"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png"/>
                    <pic:cNvPicPr/>
                  </pic:nvPicPr>
                  <pic:blipFill rotWithShape="1">
                    <a:blip r:embed="rId8">
                      <a:extLst>
                        <a:ext uri="{28A0092B-C50C-407E-A947-70E740481C1C}">
                          <a14:useLocalDpi xmlns:a14="http://schemas.microsoft.com/office/drawing/2010/main" val="0"/>
                        </a:ext>
                      </a:extLst>
                    </a:blip>
                    <a:srcRect r="10946" b="16667"/>
                    <a:stretch/>
                  </pic:blipFill>
                  <pic:spPr bwMode="auto">
                    <a:xfrm>
                      <a:off x="0" y="0"/>
                      <a:ext cx="4695825" cy="6858000"/>
                    </a:xfrm>
                    <a:prstGeom prst="rect">
                      <a:avLst/>
                    </a:prstGeom>
                    <a:ln>
                      <a:noFill/>
                    </a:ln>
                    <a:extLst>
                      <a:ext uri="{53640926-AAD7-44D8-BBD7-CCE9431645EC}">
                        <a14:shadowObscured xmlns:a14="http://schemas.microsoft.com/office/drawing/2010/main"/>
                      </a:ext>
                    </a:extLst>
                  </pic:spPr>
                </pic:pic>
              </a:graphicData>
            </a:graphic>
          </wp:inline>
        </w:drawing>
      </w:r>
    </w:p>
    <w:p w14:paraId="01D7BFF7" w14:textId="3186622C" w:rsidR="00C64D38" w:rsidRDefault="00C64D38" w:rsidP="004A6010">
      <w:pPr>
        <w:spacing w:line="360" w:lineRule="auto"/>
        <w:jc w:val="both"/>
      </w:pPr>
      <w:r>
        <w:rPr>
          <w:b/>
        </w:rPr>
        <w:t xml:space="preserve">Fig 2. Carbon </w:t>
      </w:r>
      <w:r w:rsidR="00BF3B0E">
        <w:rPr>
          <w:b/>
        </w:rPr>
        <w:t>cycling</w:t>
      </w:r>
      <w:r>
        <w:rPr>
          <w:b/>
        </w:rPr>
        <w:t xml:space="preserve"> in </w:t>
      </w:r>
      <w:r w:rsidR="00BF3B0E">
        <w:rPr>
          <w:b/>
        </w:rPr>
        <w:t xml:space="preserve">Lake </w:t>
      </w:r>
      <w:r>
        <w:rPr>
          <w:b/>
        </w:rPr>
        <w:t xml:space="preserve">Mendota vs Trout Bog. </w:t>
      </w:r>
      <w:r w:rsidR="00BF3B0E">
        <w:t xml:space="preserve">Carbon </w:t>
      </w:r>
      <w:r w:rsidR="00C12FD2">
        <w:t xml:space="preserve">cycling </w:t>
      </w:r>
      <w:commentRangeStart w:id="1"/>
      <w:r w:rsidR="00C12FD2">
        <w:t>between</w:t>
      </w:r>
      <w:commentRangeEnd w:id="1"/>
      <w:r w:rsidR="003F2F8C">
        <w:rPr>
          <w:rStyle w:val="CommentReference"/>
        </w:rPr>
        <w:commentReference w:id="1"/>
      </w:r>
      <w:r w:rsidR="00C12FD2">
        <w:t xml:space="preserve"> the two lakes was largely similar, with a few key differences. Carbon fixation is carried out by different taxa with different pathways</w:t>
      </w:r>
      <w:r w:rsidR="00E8160D">
        <w:t>. MAGs from Trout Bog tend to over more genes encoding enzymes in galactose metabolism than those from Lake Mendota.</w:t>
      </w:r>
    </w:p>
    <w:p w14:paraId="4CEC1C87" w14:textId="797D370E" w:rsidR="00C64D38" w:rsidRDefault="00C64D38" w:rsidP="004A6010">
      <w:pPr>
        <w:spacing w:line="360" w:lineRule="auto"/>
        <w:jc w:val="both"/>
        <w:rPr>
          <w:rFonts w:cs="Times New Roman"/>
          <w:szCs w:val="24"/>
        </w:rPr>
      </w:pPr>
      <w:r>
        <w:rPr>
          <w:rFonts w:cs="Times New Roman"/>
          <w:b/>
          <w:noProof/>
          <w:szCs w:val="24"/>
        </w:rPr>
        <w:lastRenderedPageBreak/>
        <w:drawing>
          <wp:anchor distT="0" distB="0" distL="114300" distR="114300" simplePos="0" relativeHeight="251658240" behindDoc="1" locked="0" layoutInCell="1" allowOverlap="1" wp14:anchorId="2342E0D8" wp14:editId="4FB6013F">
            <wp:simplePos x="0" y="0"/>
            <wp:positionH relativeFrom="column">
              <wp:posOffset>-723900</wp:posOffset>
            </wp:positionH>
            <wp:positionV relativeFrom="paragraph">
              <wp:posOffset>0</wp:posOffset>
            </wp:positionV>
            <wp:extent cx="7493000" cy="4469765"/>
            <wp:effectExtent l="0" t="0" r="0" b="6985"/>
            <wp:wrapTight wrapText="bothSides">
              <wp:wrapPolygon edited="0">
                <wp:start x="0" y="0"/>
                <wp:lineTo x="0" y="21542"/>
                <wp:lineTo x="21527" y="21542"/>
                <wp:lineTo x="21527" y="0"/>
                <wp:lineTo x="0" y="0"/>
              </wp:wrapPolygon>
            </wp:wrapTight>
            <wp:docPr id="2" name="Picture 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tty_methylotrophs.png"/>
                    <pic:cNvPicPr/>
                  </pic:nvPicPr>
                  <pic:blipFill>
                    <a:blip r:embed="rId9">
                      <a:extLst>
                        <a:ext uri="{28A0092B-C50C-407E-A947-70E740481C1C}">
                          <a14:useLocalDpi xmlns:a14="http://schemas.microsoft.com/office/drawing/2010/main" val="0"/>
                        </a:ext>
                      </a:extLst>
                    </a:blip>
                    <a:stretch>
                      <a:fillRect/>
                    </a:stretch>
                  </pic:blipFill>
                  <pic:spPr>
                    <a:xfrm>
                      <a:off x="0" y="0"/>
                      <a:ext cx="7493000" cy="4469765"/>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szCs w:val="24"/>
        </w:rPr>
        <w:t xml:space="preserve">Figure 3. Methylotrophy in freshwater.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nd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are taxa capable of methylotrophy in both Lake Mendota and Trout Bog. </w:t>
      </w:r>
      <w:r w:rsidR="00E8160D">
        <w:rPr>
          <w:rFonts w:cs="Times New Roman"/>
          <w:szCs w:val="24"/>
        </w:rPr>
        <w:t xml:space="preserve">While both are likely capable of subsisting only on one carbon compounds, both have the potential to utilize other carbon sources. This, along with their putative pathways for assimilatory sulfate reduction and </w:t>
      </w:r>
      <w:proofErr w:type="spellStart"/>
      <w:r w:rsidR="00E8160D">
        <w:rPr>
          <w:rFonts w:cs="Times New Roman"/>
          <w:szCs w:val="24"/>
        </w:rPr>
        <w:t>Methylococcaceae’s</w:t>
      </w:r>
      <w:proofErr w:type="spellEnd"/>
      <w:r w:rsidR="00E8160D">
        <w:rPr>
          <w:rFonts w:cs="Times New Roman"/>
          <w:szCs w:val="24"/>
        </w:rPr>
        <w:t xml:space="preserve"> potential for denitrification and nitrogen fixation, place these populations at the intersection of multiple nutrient </w:t>
      </w:r>
      <w:commentRangeStart w:id="2"/>
      <w:r w:rsidR="00E8160D">
        <w:rPr>
          <w:rFonts w:cs="Times New Roman"/>
          <w:szCs w:val="24"/>
        </w:rPr>
        <w:t>cycles</w:t>
      </w:r>
      <w:commentRangeEnd w:id="2"/>
      <w:r w:rsidR="003F7145">
        <w:rPr>
          <w:rStyle w:val="CommentReference"/>
        </w:rPr>
        <w:commentReference w:id="2"/>
      </w:r>
      <w:r w:rsidR="00E8160D">
        <w:rPr>
          <w:rFonts w:cs="Times New Roman"/>
          <w:szCs w:val="24"/>
        </w:rPr>
        <w:t>.</w:t>
      </w:r>
    </w:p>
    <w:p w14:paraId="190F50EC" w14:textId="598FB0D8" w:rsidR="00C64D38" w:rsidRDefault="00C64D38" w:rsidP="004A6010">
      <w:pPr>
        <w:spacing w:line="360" w:lineRule="auto"/>
        <w:jc w:val="both"/>
        <w:rPr>
          <w:rFonts w:cs="Times New Roman"/>
          <w:szCs w:val="24"/>
        </w:rPr>
      </w:pPr>
    </w:p>
    <w:p w14:paraId="78803A96" w14:textId="79533E32" w:rsidR="00EF418D" w:rsidRDefault="00CD786A" w:rsidP="00EF418D">
      <w:pPr>
        <w:pStyle w:val="Heading2"/>
      </w:pPr>
      <w:r>
        <w:t>Carbohydrate Active Enzymes</w:t>
      </w:r>
    </w:p>
    <w:p w14:paraId="12BDB664" w14:textId="77777777" w:rsidR="00CD786A" w:rsidRDefault="00CD786A" w:rsidP="00CD786A">
      <w:proofErr w:type="spellStart"/>
      <w:r>
        <w:t>Shaomei’s</w:t>
      </w:r>
      <w:proofErr w:type="spellEnd"/>
      <w:r>
        <w:t xml:space="preserve"> </w:t>
      </w:r>
      <w:proofErr w:type="spellStart"/>
      <w:r>
        <w:t>Verruco</w:t>
      </w:r>
      <w:proofErr w:type="spellEnd"/>
      <w:r>
        <w:t xml:space="preserve"> paper suggests we’ll see far more glucoside hydrolases in Trout Bog than in Lake Mendota. </w:t>
      </w:r>
      <w:proofErr w:type="spellStart"/>
      <w:r>
        <w:t>Planctomyces</w:t>
      </w:r>
      <w:proofErr w:type="spellEnd"/>
      <w:r>
        <w:t xml:space="preserve"> in Lake Mendota had many GHs, though. Move that here and eliminate unusual microbes section?</w:t>
      </w:r>
    </w:p>
    <w:p w14:paraId="130AE7F5" w14:textId="77777777" w:rsidR="00CD786A" w:rsidRPr="003F7145" w:rsidRDefault="00CD786A" w:rsidP="00CD786A">
      <w:r>
        <w:t>Include figure of heatmap of GH families by order by lake</w:t>
      </w:r>
    </w:p>
    <w:p w14:paraId="1BC0F44A" w14:textId="77777777" w:rsidR="00CD786A" w:rsidRPr="00CD786A" w:rsidRDefault="00CD786A" w:rsidP="00CD786A"/>
    <w:p w14:paraId="14A80647" w14:textId="56EF43EC" w:rsidR="00F26AFE" w:rsidRPr="00F26AFE" w:rsidRDefault="00C64D38" w:rsidP="004A6010">
      <w:pPr>
        <w:pStyle w:val="Heading2"/>
        <w:spacing w:line="360" w:lineRule="auto"/>
      </w:pPr>
      <w:r>
        <w:lastRenderedPageBreak/>
        <w:t>Nitrogen Cycling</w:t>
      </w:r>
    </w:p>
    <w:p w14:paraId="0D057C22" w14:textId="7EA477BA" w:rsidR="00F26AFE" w:rsidRDefault="00F26AFE" w:rsidP="00D11FC2">
      <w:pPr>
        <w:spacing w:line="360" w:lineRule="auto"/>
        <w:ind w:firstLine="720"/>
        <w:jc w:val="both"/>
        <w:rPr>
          <w:rFonts w:cs="Times New Roman"/>
          <w:szCs w:val="24"/>
        </w:rPr>
      </w:pPr>
      <w:r>
        <w:rPr>
          <w:rFonts w:cs="Times New Roman"/>
          <w:szCs w:val="24"/>
        </w:rPr>
        <w:t xml:space="preserve">While carbon cycling was relatively similar between lakes, the drastically </w:t>
      </w:r>
      <w:commentRangeStart w:id="3"/>
      <w:r>
        <w:rPr>
          <w:rFonts w:cs="Times New Roman"/>
          <w:szCs w:val="24"/>
        </w:rPr>
        <w:t>different</w:t>
      </w:r>
      <w:commentRangeEnd w:id="3"/>
      <w:r w:rsidR="00DF606D">
        <w:rPr>
          <w:rStyle w:val="CommentReference"/>
        </w:rPr>
        <w:commentReference w:id="3"/>
      </w:r>
      <w:r>
        <w:rPr>
          <w:rFonts w:cs="Times New Roman"/>
          <w:szCs w:val="24"/>
        </w:rPr>
        <w:t xml:space="preserve"> concentrations of nitrogen in Trout Bog versus Mendota led us to hypothesize that steps in the water column nitrogen cycle may be altered between these two systems. One key difference </w:t>
      </w:r>
      <w:r w:rsidR="00C67198">
        <w:rPr>
          <w:rFonts w:cs="Times New Roman"/>
          <w:szCs w:val="24"/>
        </w:rPr>
        <w:t xml:space="preserve">we found in the MAGs </w:t>
      </w:r>
      <w:r>
        <w:rPr>
          <w:rFonts w:cs="Times New Roman"/>
          <w:szCs w:val="24"/>
        </w:rPr>
        <w:t>was that in Mendota, very few MAGs had genes encoding nitrogen fixation, and they belong mainly t</w:t>
      </w:r>
      <w:r w:rsidR="00C67198">
        <w:rPr>
          <w:rFonts w:cs="Times New Roman"/>
          <w:szCs w:val="24"/>
        </w:rPr>
        <w:t>o Cyanobacteria. Conversely, more</w:t>
      </w:r>
      <w:r>
        <w:rPr>
          <w:rFonts w:cs="Times New Roman"/>
          <w:szCs w:val="24"/>
        </w:rPr>
        <w:t xml:space="preserve"> MAGs in Trout Bog contained these genes, and they were in phylogenetically diverse populations. </w:t>
      </w:r>
      <w:r w:rsidR="0095001B">
        <w:rPr>
          <w:rFonts w:cs="Times New Roman"/>
          <w:szCs w:val="24"/>
        </w:rPr>
        <w:t xml:space="preserve">The fact that an ecologically important function, nitrogen fixation, is carried out by a single phylogenetic group in Lake Mendota, implies that Cyanobacteria have a disproportionate impact on the nitrogen cycle in this ecosystem. </w:t>
      </w:r>
      <w:r w:rsidR="005E35C7">
        <w:rPr>
          <w:rFonts w:cs="Times New Roman"/>
          <w:szCs w:val="24"/>
        </w:rPr>
        <w:t xml:space="preserve">This may also be a factor in the documented links between cyanobacterial bloom toxicity and nitrogen fixation in Lake Mendota </w:t>
      </w:r>
      <w:r w:rsidR="005E35C7">
        <w:rPr>
          <w:rFonts w:cs="Times New Roman"/>
          <w:szCs w:val="24"/>
        </w:rPr>
        <w:fldChar w:fldCharType="begin" w:fldLock="1"/>
      </w:r>
      <w:r w:rsidR="00907EF0">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noteIndex" : 7 }, "schema" : "https://github.com/citation-style-language/schema/raw/master/csl-citation.json" }</w:instrText>
      </w:r>
      <w:r w:rsidR="005E35C7">
        <w:rPr>
          <w:rFonts w:cs="Times New Roman"/>
          <w:szCs w:val="24"/>
        </w:rPr>
        <w:fldChar w:fldCharType="separate"/>
      </w:r>
      <w:r w:rsidR="005E35C7" w:rsidRPr="005E35C7">
        <w:rPr>
          <w:rFonts w:cs="Times New Roman"/>
          <w:noProof/>
          <w:szCs w:val="24"/>
        </w:rPr>
        <w:t>(Beversdorf, Miller, and McMahon 2013)</w:t>
      </w:r>
      <w:r w:rsidR="005E35C7">
        <w:rPr>
          <w:rFonts w:cs="Times New Roman"/>
          <w:szCs w:val="24"/>
        </w:rPr>
        <w:fldChar w:fldCharType="end"/>
      </w:r>
      <w:r w:rsidR="005E35C7">
        <w:rPr>
          <w:rFonts w:cs="Times New Roman"/>
          <w:szCs w:val="24"/>
        </w:rPr>
        <w:t xml:space="preserve">. </w:t>
      </w:r>
      <w:r>
        <w:rPr>
          <w:rFonts w:cs="Times New Roman"/>
          <w:szCs w:val="24"/>
        </w:rPr>
        <w:t xml:space="preserve">Genes annotated as nitrate and nitrite reductases, key enzymes in denitrification, were found in MAGs from both lakes. However, nitrate reductases were far less common than nitrite reductases in Lake Mendota (19 vs 53, respectively), and found primarily in Cyanobacteria. </w:t>
      </w:r>
      <w:r w:rsidR="00C67198">
        <w:rPr>
          <w:rFonts w:cs="Times New Roman"/>
          <w:szCs w:val="24"/>
        </w:rPr>
        <w:t>This difference was not as pronounced in Trout Bog</w:t>
      </w:r>
      <w:r w:rsidR="005E35C7">
        <w:rPr>
          <w:rFonts w:cs="Times New Roman"/>
          <w:szCs w:val="24"/>
        </w:rPr>
        <w:t>, although the reasons for this trend are unknown</w:t>
      </w:r>
      <w:r w:rsidR="00C67198">
        <w:rPr>
          <w:rFonts w:cs="Times New Roman"/>
          <w:szCs w:val="24"/>
        </w:rPr>
        <w:t xml:space="preserve">. </w:t>
      </w:r>
      <w:r>
        <w:rPr>
          <w:rFonts w:cs="Times New Roman"/>
          <w:szCs w:val="24"/>
        </w:rPr>
        <w:t>Genes annotated as ammonia monooxygenase were not found in MAGs from either lake, aside from the ammonia/methane monooxygenases</w:t>
      </w:r>
      <w:r w:rsidR="00632A77">
        <w:rPr>
          <w:rFonts w:cs="Times New Roman"/>
          <w:szCs w:val="24"/>
        </w:rPr>
        <w:t xml:space="preserve"> found in MAGs classified as</w:t>
      </w:r>
      <w:r>
        <w:rPr>
          <w:rFonts w:cs="Times New Roman"/>
          <w:szCs w:val="24"/>
        </w:rPr>
        <w:t xml:space="preserve"> </w:t>
      </w:r>
      <w:r w:rsidR="00632A77">
        <w:rPr>
          <w:rFonts w:cs="Times New Roman"/>
          <w:szCs w:val="24"/>
        </w:rPr>
        <w:t xml:space="preserve">putative </w:t>
      </w:r>
      <w:r>
        <w:rPr>
          <w:rFonts w:cs="Times New Roman"/>
          <w:szCs w:val="24"/>
        </w:rPr>
        <w:t xml:space="preserve">methanotroph </w:t>
      </w:r>
      <w:proofErr w:type="spellStart"/>
      <w:r>
        <w:rPr>
          <w:rFonts w:cs="Times New Roman"/>
          <w:szCs w:val="24"/>
        </w:rPr>
        <w:t>Methylococcales</w:t>
      </w:r>
      <w:proofErr w:type="spellEnd"/>
      <w:r>
        <w:rPr>
          <w:rFonts w:cs="Times New Roman"/>
          <w:szCs w:val="24"/>
        </w:rPr>
        <w:t>, which are likely not involved in nitrogen cycling. No genes potentially encoding the anammox pathway were identified any of the MAGs. Genes encoding steps in the urea cycle or ammonia assimilation were found in nearly every MAG.</w:t>
      </w:r>
      <w:r w:rsidR="00393F1B">
        <w:rPr>
          <w:rFonts w:cs="Times New Roman"/>
          <w:szCs w:val="24"/>
        </w:rPr>
        <w:t xml:space="preserve"> This is consistent with previous research, where urea was found to be a significant nitrogen source for freshwater bacteria, particularly in </w:t>
      </w:r>
      <w:proofErr w:type="spellStart"/>
      <w:r w:rsidR="00393F1B">
        <w:rPr>
          <w:rFonts w:cs="Times New Roman"/>
          <w:szCs w:val="24"/>
        </w:rPr>
        <w:t>epilimnia</w:t>
      </w:r>
      <w:proofErr w:type="spellEnd"/>
      <w:r w:rsidR="00907EF0">
        <w:rPr>
          <w:rFonts w:cs="Times New Roman"/>
          <w:szCs w:val="24"/>
        </w:rPr>
        <w:t xml:space="preserve"> </w:t>
      </w:r>
      <w:r w:rsidR="00907EF0">
        <w:rPr>
          <w:rFonts w:cs="Times New Roman"/>
          <w:szCs w:val="24"/>
        </w:rPr>
        <w:fldChar w:fldCharType="begin" w:fldLock="1"/>
      </w:r>
      <w:r w:rsidR="00907EF0">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Jorgenson et al. 1998)</w:t>
      </w:r>
      <w:r w:rsidR="00907EF0">
        <w:rPr>
          <w:rFonts w:cs="Times New Roman"/>
          <w:szCs w:val="24"/>
        </w:rPr>
        <w:fldChar w:fldCharType="end"/>
      </w:r>
      <w:r w:rsidR="00393F1B">
        <w:rPr>
          <w:rFonts w:cs="Times New Roman"/>
          <w:szCs w:val="24"/>
        </w:rPr>
        <w:t xml:space="preserve">, </w:t>
      </w:r>
      <w:r w:rsidR="00907EF0">
        <w:rPr>
          <w:rFonts w:cs="Times New Roman"/>
          <w:szCs w:val="24"/>
        </w:rPr>
        <w:t xml:space="preserve">and where algae and bacteria were observed to compete for urea in an estuarine system </w:t>
      </w:r>
      <w:r w:rsidR="00907EF0">
        <w:rPr>
          <w:rFonts w:cs="Times New Roman"/>
          <w:szCs w:val="24"/>
        </w:rPr>
        <w:fldChar w:fldCharType="begin" w:fldLock="1"/>
      </w:r>
      <w:r w:rsidR="00CD2B02">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Remsen, Carpenter, and Schroeder 1972)</w:t>
      </w:r>
      <w:r w:rsidR="00907EF0">
        <w:rPr>
          <w:rFonts w:cs="Times New Roman"/>
          <w:szCs w:val="24"/>
        </w:rPr>
        <w:fldChar w:fldCharType="end"/>
      </w:r>
      <w:r w:rsidR="00907EF0">
        <w:rPr>
          <w:rFonts w:cs="Times New Roman"/>
          <w:szCs w:val="24"/>
        </w:rPr>
        <w:t>.</w:t>
      </w:r>
    </w:p>
    <w:p w14:paraId="48E4B719" w14:textId="37A49D71"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096680">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noteIndex" : 7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777F2B">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noteIndex" : 7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 xml:space="preserve">of these </w:t>
      </w:r>
      <w:r w:rsidR="00096680">
        <w:rPr>
          <w:rFonts w:cs="Times New Roman"/>
          <w:szCs w:val="24"/>
        </w:rPr>
        <w:lastRenderedPageBreak/>
        <w:t>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68F45DBD" w14:textId="6F85E205" w:rsidR="003318E6" w:rsidRDefault="00B05CCB" w:rsidP="004A6010">
      <w:pPr>
        <w:spacing w:line="360" w:lineRule="auto"/>
        <w:jc w:val="both"/>
        <w:rPr>
          <w:rFonts w:cs="Times New Roman"/>
          <w:szCs w:val="24"/>
        </w:rPr>
      </w:pPr>
      <w:r>
        <w:rPr>
          <w:noProof/>
        </w:rPr>
        <w:drawing>
          <wp:anchor distT="0" distB="0" distL="114300" distR="114300" simplePos="0" relativeHeight="251661312" behindDoc="0" locked="0" layoutInCell="1" allowOverlap="1" wp14:anchorId="5910CB40" wp14:editId="7E3CC7BC">
            <wp:simplePos x="0" y="0"/>
            <wp:positionH relativeFrom="margin">
              <wp:align>center</wp:align>
            </wp:positionH>
            <wp:positionV relativeFrom="paragraph">
              <wp:posOffset>275590</wp:posOffset>
            </wp:positionV>
            <wp:extent cx="7004197" cy="2743200"/>
            <wp:effectExtent l="0" t="0" r="6350" b="0"/>
            <wp:wrapTopAndBottom/>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itrogen_quantification.png"/>
                    <pic:cNvPicPr/>
                  </pic:nvPicPr>
                  <pic:blipFill rotWithShape="1">
                    <a:blip r:embed="rId10">
                      <a:extLst>
                        <a:ext uri="{28A0092B-C50C-407E-A947-70E740481C1C}">
                          <a14:useLocalDpi xmlns:a14="http://schemas.microsoft.com/office/drawing/2010/main" val="0"/>
                        </a:ext>
                      </a:extLst>
                    </a:blip>
                    <a:srcRect l="15545"/>
                    <a:stretch/>
                  </pic:blipFill>
                  <pic:spPr bwMode="auto">
                    <a:xfrm>
                      <a:off x="0" y="0"/>
                      <a:ext cx="7004197"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77C985" w14:textId="2F9E493C" w:rsidR="00F26AFE" w:rsidRPr="00F26AFE" w:rsidRDefault="0028221F" w:rsidP="004A6010">
      <w:pPr>
        <w:tabs>
          <w:tab w:val="left" w:pos="1395"/>
        </w:tabs>
        <w:spacing w:line="360" w:lineRule="auto"/>
        <w:jc w:val="both"/>
      </w:pPr>
      <w:r>
        <w:rPr>
          <w:rStyle w:val="CommentReference"/>
        </w:rPr>
        <w:commentReference w:id="4"/>
      </w:r>
    </w:p>
    <w:p w14:paraId="44EEAD1C" w14:textId="19EF3F09" w:rsidR="00C64D38" w:rsidRPr="00687196" w:rsidRDefault="00687196" w:rsidP="004A6010">
      <w:pPr>
        <w:spacing w:line="360" w:lineRule="auto"/>
        <w:jc w:val="both"/>
      </w:pPr>
      <w:r>
        <w:rPr>
          <w:b/>
        </w:rPr>
        <w:t xml:space="preserve">Fig 3A. Nitrogen cycling in Trout Bog vs Lake Mendota. </w:t>
      </w:r>
      <w:r>
        <w:t xml:space="preserve">The numbers of genes relating to nitrogen cycling in the MAGs were analyzed by lake. Genes annotated as nitrogenase subunits were more common in Trout Bog than Lake Mendota. Nitrite reductases were observed more </w:t>
      </w:r>
      <w:r>
        <w:lastRenderedPageBreak/>
        <w:t xml:space="preserve">frequently than nitrate reductases in both lakes, but this difference was more pronounced in </w:t>
      </w:r>
      <w:commentRangeStart w:id="5"/>
      <w:r>
        <w:t>Lake</w:t>
      </w:r>
      <w:commentRangeEnd w:id="5"/>
      <w:r w:rsidR="00990D17">
        <w:rPr>
          <w:rStyle w:val="CommentReference"/>
        </w:rPr>
        <w:commentReference w:id="5"/>
      </w:r>
      <w:r>
        <w:t xml:space="preserve"> </w:t>
      </w:r>
      <w:r>
        <w:rPr>
          <w:rFonts w:cs="Times New Roman"/>
          <w:b/>
          <w:noProof/>
          <w:szCs w:val="24"/>
        </w:rPr>
        <w:drawing>
          <wp:anchor distT="0" distB="0" distL="114300" distR="114300" simplePos="0" relativeHeight="251663360" behindDoc="0" locked="0" layoutInCell="1" allowOverlap="1" wp14:anchorId="6D7B206A" wp14:editId="1E1846EB">
            <wp:simplePos x="0" y="0"/>
            <wp:positionH relativeFrom="margin">
              <wp:posOffset>-76200</wp:posOffset>
            </wp:positionH>
            <wp:positionV relativeFrom="paragraph">
              <wp:posOffset>718820</wp:posOffset>
            </wp:positionV>
            <wp:extent cx="6419850" cy="4445000"/>
            <wp:effectExtent l="0" t="0" r="0" b="0"/>
            <wp:wrapTopAndBottom/>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2tree_w_phyla.png"/>
                    <pic:cNvPicPr/>
                  </pic:nvPicPr>
                  <pic:blipFill rotWithShape="1">
                    <a:blip r:embed="rId11">
                      <a:extLst>
                        <a:ext uri="{28A0092B-C50C-407E-A947-70E740481C1C}">
                          <a14:useLocalDpi xmlns:a14="http://schemas.microsoft.com/office/drawing/2010/main" val="0"/>
                        </a:ext>
                      </a:extLst>
                    </a:blip>
                    <a:srcRect l="-333" t="-291" r="52884" b="40466"/>
                    <a:stretch/>
                  </pic:blipFill>
                  <pic:spPr bwMode="auto">
                    <a:xfrm>
                      <a:off x="0" y="0"/>
                      <a:ext cx="6419850" cy="4445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Mendota. Polyamine transport was widespread in both lakes. </w:t>
      </w:r>
    </w:p>
    <w:p w14:paraId="1373DC2C" w14:textId="38A29717" w:rsidR="00D00FD2" w:rsidRPr="00D00FD2" w:rsidRDefault="00D00FD2" w:rsidP="004A6010">
      <w:pPr>
        <w:spacing w:line="360" w:lineRule="auto"/>
        <w:jc w:val="both"/>
        <w:rPr>
          <w:rFonts w:cs="Times New Roman"/>
          <w:szCs w:val="24"/>
        </w:rPr>
      </w:pPr>
      <w:r>
        <w:rPr>
          <w:rFonts w:cs="Times New Roman"/>
          <w:b/>
          <w:szCs w:val="24"/>
        </w:rPr>
        <w:t>Fig 3</w:t>
      </w:r>
      <w:r w:rsidR="00687196">
        <w:rPr>
          <w:rFonts w:cs="Times New Roman"/>
          <w:b/>
          <w:szCs w:val="24"/>
        </w:rPr>
        <w:t>B</w:t>
      </w:r>
      <w:r>
        <w:rPr>
          <w:rFonts w:cs="Times New Roman"/>
          <w:b/>
          <w:szCs w:val="24"/>
        </w:rPr>
        <w:t xml:space="preserve">. Nitrogen cycling in Trout Bog vs </w:t>
      </w:r>
      <w:r w:rsidR="00687196">
        <w:rPr>
          <w:rFonts w:cs="Times New Roman"/>
          <w:b/>
          <w:szCs w:val="24"/>
        </w:rPr>
        <w:t xml:space="preserve">Lake </w:t>
      </w:r>
      <w:r>
        <w:rPr>
          <w:rFonts w:cs="Times New Roman"/>
          <w:b/>
          <w:szCs w:val="24"/>
        </w:rPr>
        <w:t xml:space="preserve">Mendota. </w:t>
      </w:r>
      <w:r w:rsidR="00687196">
        <w:rPr>
          <w:rFonts w:cs="Times New Roman"/>
          <w:szCs w:val="24"/>
        </w:rPr>
        <w:t>The potential to fix nitrogen was confirmed in MAGs by searching for operons containing multiple nitrogen fixation – related genes. Trout Bog had greater numbers of MAGs that met this condition than Lake Mendota. The putative nitrogen fixers in Lake Mendota were all Cyanobacteria, while putative nitrogen fixers in Trout Bog were more diverse.</w:t>
      </w:r>
    </w:p>
    <w:p w14:paraId="5ED24505" w14:textId="77777777" w:rsidR="00D00FD2" w:rsidRDefault="00D00FD2" w:rsidP="004A6010">
      <w:pPr>
        <w:spacing w:line="360" w:lineRule="auto"/>
        <w:jc w:val="both"/>
        <w:rPr>
          <w:rFonts w:cs="Times New Roman"/>
          <w:b/>
          <w:szCs w:val="24"/>
        </w:rPr>
      </w:pPr>
    </w:p>
    <w:p w14:paraId="22A714BC" w14:textId="18DF1B3E" w:rsidR="00C64D38" w:rsidRPr="004A6010" w:rsidRDefault="00C64D38" w:rsidP="00662055">
      <w:pPr>
        <w:pStyle w:val="Heading2"/>
        <w:rPr>
          <w:rFonts w:cstheme="majorBidi"/>
          <w:szCs w:val="32"/>
        </w:rPr>
      </w:pPr>
      <w:r>
        <w:t>Sulfur Cycling</w:t>
      </w:r>
    </w:p>
    <w:p w14:paraId="16B63A7A" w14:textId="68D3874C" w:rsidR="007B5D3B" w:rsidRDefault="004A6010" w:rsidP="004A6010">
      <w:pPr>
        <w:spacing w:line="360" w:lineRule="auto"/>
        <w:ind w:firstLine="720"/>
        <w:jc w:val="both"/>
        <w:rPr>
          <w:rFonts w:cs="Times New Roman"/>
          <w:szCs w:val="24"/>
        </w:rPr>
      </w:pPr>
      <w:r>
        <w:rPr>
          <w:rFonts w:cs="Times New Roman"/>
          <w:szCs w:val="24"/>
        </w:rPr>
        <w:t>Sulfur is another important element in freshwater.</w:t>
      </w:r>
      <w:r w:rsidR="007B5D3B">
        <w:rPr>
          <w:rFonts w:cs="Times New Roman"/>
          <w:szCs w:val="24"/>
        </w:rPr>
        <w:t xml:space="preserve"> Because </w:t>
      </w:r>
      <w:r>
        <w:rPr>
          <w:rFonts w:cs="Times New Roman"/>
          <w:szCs w:val="24"/>
        </w:rPr>
        <w:t xml:space="preserve">measurements of </w:t>
      </w:r>
      <w:r w:rsidR="007B5D3B">
        <w:rPr>
          <w:rFonts w:cs="Times New Roman"/>
          <w:szCs w:val="24"/>
        </w:rPr>
        <w:t xml:space="preserve">sulfur species measurements </w:t>
      </w:r>
      <w:r>
        <w:rPr>
          <w:rFonts w:cs="Times New Roman"/>
          <w:szCs w:val="24"/>
        </w:rPr>
        <w:t xml:space="preserve">were not available for either lake, we did not predict any differences in sulfur cycling between </w:t>
      </w:r>
      <w:commentRangeStart w:id="6"/>
      <w:r>
        <w:rPr>
          <w:rFonts w:cs="Times New Roman"/>
          <w:szCs w:val="24"/>
        </w:rPr>
        <w:t>lakes</w:t>
      </w:r>
      <w:commentRangeEnd w:id="6"/>
      <w:r w:rsidR="000178B6">
        <w:rPr>
          <w:rStyle w:val="CommentReference"/>
        </w:rPr>
        <w:commentReference w:id="6"/>
      </w:r>
      <w:r w:rsidR="007B5D3B">
        <w:rPr>
          <w:rFonts w:cs="Times New Roman"/>
          <w:szCs w:val="24"/>
        </w:rPr>
        <w:t>. We found that, as with carbon cycling, the identity and numbers of genes associated with steps in the sulfur cycle were similar between</w:t>
      </w:r>
      <w:r>
        <w:rPr>
          <w:rFonts w:cs="Times New Roman"/>
          <w:szCs w:val="24"/>
        </w:rPr>
        <w:t xml:space="preserve"> Lake Mendota and Trout Bog</w:t>
      </w:r>
      <w:r w:rsidR="007B5D3B">
        <w:rPr>
          <w:rFonts w:cs="Times New Roman"/>
          <w:szCs w:val="24"/>
        </w:rPr>
        <w:t xml:space="preserve">. </w:t>
      </w:r>
      <w:r w:rsidR="007B5D3B">
        <w:rPr>
          <w:rFonts w:cs="Times New Roman"/>
          <w:szCs w:val="24"/>
        </w:rPr>
        <w:lastRenderedPageBreak/>
        <w:t xml:space="preserve">Sulfate reduction genes dominated over sulfide oxidation genes in both systems, presumably reflecting the ecological importance of oxidation vs reduction. Genes </w:t>
      </w:r>
      <w:r>
        <w:rPr>
          <w:rFonts w:cs="Times New Roman"/>
          <w:szCs w:val="24"/>
        </w:rPr>
        <w:t>potentially encoding</w:t>
      </w:r>
      <w:r w:rsidR="007B5D3B">
        <w:rPr>
          <w:rFonts w:cs="Times New Roman"/>
          <w:szCs w:val="24"/>
        </w:rPr>
        <w:t xml:space="preserve"> assimilatory sulfate reduction were far more common than those </w:t>
      </w:r>
      <w:r>
        <w:rPr>
          <w:rFonts w:cs="Times New Roman"/>
          <w:szCs w:val="24"/>
        </w:rPr>
        <w:t xml:space="preserve">potentially encoding </w:t>
      </w:r>
      <w:r w:rsidR="007B5D3B">
        <w:rPr>
          <w:rFonts w:cs="Times New Roman"/>
          <w:szCs w:val="24"/>
        </w:rPr>
        <w:t xml:space="preserve">dissimilatory sulfate reduction. This indicates that sulfate is </w:t>
      </w:r>
      <w:r>
        <w:rPr>
          <w:rFonts w:cs="Times New Roman"/>
          <w:szCs w:val="24"/>
        </w:rPr>
        <w:t>likely more often</w:t>
      </w:r>
      <w:r w:rsidR="007B5D3B">
        <w:rPr>
          <w:rFonts w:cs="Times New Roman"/>
          <w:szCs w:val="24"/>
        </w:rPr>
        <w:t xml:space="preserve"> used as a building block in biosynthesis rather than as a terminal electron acceptor.</w:t>
      </w:r>
      <w:r>
        <w:rPr>
          <w:rFonts w:cs="Times New Roman"/>
          <w:szCs w:val="24"/>
        </w:rPr>
        <w:t xml:space="preserve"> Genes for sulfur cycling were identified in diverse MAGs in both lakes.</w:t>
      </w:r>
    </w:p>
    <w:p w14:paraId="7ED3359A" w14:textId="02277BEB" w:rsidR="00C64D38" w:rsidRPr="00C64D38" w:rsidRDefault="004A6010" w:rsidP="004A6010">
      <w:pPr>
        <w:spacing w:line="360" w:lineRule="auto"/>
        <w:jc w:val="both"/>
      </w:pPr>
      <w:r>
        <w:rPr>
          <w:noProof/>
        </w:rPr>
        <w:drawing>
          <wp:anchor distT="0" distB="0" distL="114300" distR="114300" simplePos="0" relativeHeight="251662336" behindDoc="0" locked="0" layoutInCell="1" allowOverlap="1" wp14:anchorId="23412FFF" wp14:editId="61CDBAF5">
            <wp:simplePos x="0" y="0"/>
            <wp:positionH relativeFrom="margin">
              <wp:posOffset>-664845</wp:posOffset>
            </wp:positionH>
            <wp:positionV relativeFrom="paragraph">
              <wp:posOffset>276225</wp:posOffset>
            </wp:positionV>
            <wp:extent cx="7084695" cy="3362325"/>
            <wp:effectExtent l="0" t="0" r="1905" b="9525"/>
            <wp:wrapTopAndBottom/>
            <wp:docPr id="8" name="Picture 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lfur_quantification.png"/>
                    <pic:cNvPicPr/>
                  </pic:nvPicPr>
                  <pic:blipFill rotWithShape="1">
                    <a:blip r:embed="rId12">
                      <a:extLst>
                        <a:ext uri="{28A0092B-C50C-407E-A947-70E740481C1C}">
                          <a14:useLocalDpi xmlns:a14="http://schemas.microsoft.com/office/drawing/2010/main" val="0"/>
                        </a:ext>
                      </a:extLst>
                    </a:blip>
                    <a:srcRect l="22917"/>
                    <a:stretch/>
                  </pic:blipFill>
                  <pic:spPr bwMode="auto">
                    <a:xfrm>
                      <a:off x="0" y="0"/>
                      <a:ext cx="7084695"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F2661C" w14:textId="4CBED862" w:rsidR="003F7145" w:rsidRPr="003F7145" w:rsidRDefault="00AE05E6" w:rsidP="00CD786A">
      <w:pPr>
        <w:spacing w:line="360" w:lineRule="auto"/>
        <w:jc w:val="both"/>
      </w:pPr>
      <w:r>
        <w:rPr>
          <w:b/>
        </w:rPr>
        <w:t>Fig 4. Number of MAGs containing sulfur metabolism genes by lake</w:t>
      </w:r>
      <w:r w:rsidR="004A6010">
        <w:rPr>
          <w:b/>
        </w:rPr>
        <w:t xml:space="preserve">. </w:t>
      </w:r>
      <w:r w:rsidR="004A6010">
        <w:t>Sulfate reduction dominates over sulfide oxidation in both ecosystems. By the number of MAGs encoding putative enzymes for each pathway, assimilatory sulfate reduction is favored over dissimilatory sulfate reduction. These results likely reflect the availability of sulfur</w:t>
      </w:r>
      <w:r w:rsidR="00B214AE">
        <w:t xml:space="preserve"> species</w:t>
      </w:r>
      <w:r w:rsidR="004A6010">
        <w:t xml:space="preserve"> in Trout Bog and Lake </w:t>
      </w:r>
      <w:commentRangeStart w:id="7"/>
      <w:r w:rsidR="004A6010">
        <w:t>Mendota</w:t>
      </w:r>
      <w:commentRangeEnd w:id="7"/>
      <w:r w:rsidR="003F7145">
        <w:rPr>
          <w:rStyle w:val="CommentReference"/>
        </w:rPr>
        <w:commentReference w:id="7"/>
      </w:r>
      <w:r w:rsidR="004A6010">
        <w:t>.</w:t>
      </w:r>
      <w:r w:rsidR="003F7145">
        <w:tab/>
      </w:r>
    </w:p>
    <w:p w14:paraId="66AB0B57" w14:textId="1D3650C8" w:rsidR="00364AC2" w:rsidRDefault="00BE484D" w:rsidP="00662055">
      <w:pPr>
        <w:pStyle w:val="Heading2"/>
      </w:pPr>
      <w:r>
        <w:t>Unusual microbes</w:t>
      </w:r>
    </w:p>
    <w:p w14:paraId="6736F7D4" w14:textId="1DED7892" w:rsidR="00F26AFE" w:rsidRPr="004A5089" w:rsidRDefault="00F26AFE" w:rsidP="004A6010">
      <w:pPr>
        <w:spacing w:line="360" w:lineRule="auto"/>
        <w:ind w:firstLine="720"/>
        <w:jc w:val="both"/>
      </w:pPr>
      <w:r>
        <w:t>Although our primary goal was to use genome content to investigate differences in nutrient cycling between lakes, we recover</w:t>
      </w:r>
      <w:r w:rsidR="0041614F">
        <w:t>ed the genomes of unusual micro</w:t>
      </w:r>
      <w:r>
        <w:t xml:space="preserve">organisms in this </w:t>
      </w:r>
      <w:r w:rsidR="0041614F">
        <w:t>dataset</w:t>
      </w:r>
      <w:r>
        <w:t xml:space="preserve"> and report their genome content here. One MAG from </w:t>
      </w:r>
      <w:proofErr w:type="spellStart"/>
      <w:r>
        <w:t>Elusimicrobiales</w:t>
      </w:r>
      <w:proofErr w:type="spellEnd"/>
      <w:r w:rsidR="00CD2B02">
        <w:t xml:space="preserve"> (formerly Termite Group 1)</w:t>
      </w:r>
      <w:r>
        <w:t xml:space="preserve"> was recovered from Trout Bog. While this genome is only 44% complete, we can propose that </w:t>
      </w:r>
      <w:r w:rsidR="000178B6">
        <w:t xml:space="preserve">it </w:t>
      </w:r>
      <w:r>
        <w:lastRenderedPageBreak/>
        <w:t xml:space="preserve">uses sugars such as </w:t>
      </w:r>
      <w:proofErr w:type="spellStart"/>
      <w:r>
        <w:t>maltooligosaccharides</w:t>
      </w:r>
      <w:proofErr w:type="spellEnd"/>
      <w:r>
        <w:t xml:space="preserve">, maltose, and arabinogalactan as a carbon source. This population of </w:t>
      </w:r>
      <w:proofErr w:type="spellStart"/>
      <w:r>
        <w:t>Elusimicrobiales</w:t>
      </w:r>
      <w:proofErr w:type="spellEnd"/>
      <w:r w:rsidR="0041614F">
        <w:t xml:space="preserve"> likely</w:t>
      </w:r>
      <w:r>
        <w:t xml:space="preserve"> reduces sulfate via the assimilatory pathway. It also contains one nitrogenase subunit, suggesting that it may be capable of fixing nitrogen.</w:t>
      </w:r>
      <w:r w:rsidR="00B42A56">
        <w:t xml:space="preserve"> </w:t>
      </w:r>
      <w:r w:rsidR="00CD2B02">
        <w:t>The abilities to fix nitrogen and degrade saccharides suggested by our freshwater MAG</w:t>
      </w:r>
      <w:r w:rsidR="00B42A56">
        <w:t xml:space="preserve"> are consistent with </w:t>
      </w:r>
      <w:r w:rsidR="00CD2B02">
        <w:t xml:space="preserve">the physiology of </w:t>
      </w:r>
      <w:r w:rsidR="00B42A56">
        <w:t xml:space="preserve">cultured representatives of </w:t>
      </w:r>
      <w:proofErr w:type="spellStart"/>
      <w:r w:rsidR="00B42A56">
        <w:t>Elusimicrobia</w:t>
      </w:r>
      <w:proofErr w:type="spellEnd"/>
      <w:r w:rsidR="00CD2B02">
        <w:t xml:space="preserve"> isolated from insect guts </w:t>
      </w:r>
      <w:r w:rsidR="00CD2B02">
        <w:fldChar w:fldCharType="begin" w:fldLock="1"/>
      </w:r>
      <w:r w:rsidR="00CD2B02">
        <w:instrText>ADDIN CSL_CITATION { "citationItems" : [ { "id" : "ITEM-1", "itemData" : { "DOI" : "10.1128/AEM.02698-08", "author" : [ { "dropping-particle" : "", "family" : "Herlemann", "given" : "D P R", "non-dropping-particle" : "", "parse-names" : false, "suffix" : "" }, { "dropping-particle" : "", "family" : "Geissinger", "given" : "O", "non-dropping-particle" : "", "parse-names" : false, "suffix" : "" }, { "dropping-particle" : "", "family" : "Ikeda-Ohtsubo", "given" : "W", "non-dropping-particle" : "", "parse-names" : false, "suffix" : "" }, { "dropping-particle" : "", "family" : "Kunin", "given" : "V", "non-dropping-particle" : "", "parse-names" : false, "suffix" : "" }, { "dropping-particle" : "", "family" : "Sun", "given" : "H", "non-dropping-particle" : "", "parse-names" : false, "suffix" : "" }, { "dropping-particle" : "", "family" : "Lapidus", "given" : "A", "non-dropping-particle" : "", "parse-names" : false, "suffix" : "" }, { "dropping-particle" : "", "family" : "Hugenholtz", "given" : "P", "non-dropping-particle" : "", "parse-names" : false, "suffix" : "" }, { "dropping-particle" : "", "family" : "Brune", "given" : "A", "non-dropping-particle" : "", "parse-names" : false, "suffix" : "" } ], "container-title" : "Applied and Environmental Microbiology", "id" : "ITEM-1", "issue" : "9", "issued" : { "date-parts" : [ [ "2009" ] ] }, "page" : "2841-2849", "title" : "Genomic Analysis of \u201c Elusimicrobium minutum ,\u201d the First Cultivated Representative of the Phylum \u201c Elusimicrobia \u201d ( Formerly Termite Group 1 )", "type" : "article-journal", "volume" : "75" }, "uris" : [ "http://www.mendeley.com/documents/?uuid=54c41b22-5624-4f2a-9582-7c0a2ab53d01" ] }, { "id" : "ITEM-2", "itemData" : { "DOI" : "10.1111/1462-2920.12960", "author" : [ { "dropping-particle" : "", "family" : "Zheng", "given" : "Hao", "non-dropping-particle" : "", "parse-names" : false, "suffix" : "" }, { "dropping-particle" : "", "family" : "Dietrich", "given" : "Carsten", "non-dropping-particle" : "", "parse-names" : false, "suffix" : "" }, { "dropping-particle" : "", "family" : "Radek", "given" : "Renate", "non-dropping-particle" : "", "parse-names" : false, "suffix" : "" }, { "dropping-particle" : "", "family" : "Brune", "given" : "Andreas", "non-dropping-particle" : "", "parse-names" : false, "suffix" : "" } ], "container-title" : "Environmental Microbiology", "id" : "ITEM-2", "issue" : "1", "issued" : { "date-parts" : [ [ "2016" ] ] }, "page" : "191-204", "title" : "Endomicrobium proavitum , the first isolate of Endomicrobia class . nov . ( phylum Elusimicrobia ) \u2013 an ultramicrobacterium with an unusual cell cycle that fixes nitrogen with a Group IV nitrogenase", "type" : "article-journal", "volume" : "18" }, "uris" : [ "http://www.mendeley.com/documents/?uuid=94cb495e-4fa9-4d41-97ed-4853b781e56d" ] } ], "mendeley" : { "formattedCitation" : "(D P R Herlemann et al. 2009; Zheng et al. 2016)", "plainTextFormattedCitation" : "(D P R Herlemann et al. 2009; Zheng et al. 2016)", "previouslyFormattedCitation" : "(D P R Herlemann et al. 2009; Zheng et al. 2016)" }, "properties" : { "noteIndex" : 11 }, "schema" : "https://github.com/citation-style-language/schema/raw/master/csl-citation.json" }</w:instrText>
      </w:r>
      <w:r w:rsidR="00CD2B02">
        <w:fldChar w:fldCharType="separate"/>
      </w:r>
      <w:r w:rsidR="00CD2B02" w:rsidRPr="00CD2B02">
        <w:rPr>
          <w:noProof/>
        </w:rPr>
        <w:t>(D P R Herlemann et al. 2009; Zheng et al. 2016)</w:t>
      </w:r>
      <w:r w:rsidR="00CD2B02">
        <w:fldChar w:fldCharType="end"/>
      </w:r>
      <w:r w:rsidR="00CD2B02">
        <w:t xml:space="preserve">. Although </w:t>
      </w:r>
      <w:proofErr w:type="spellStart"/>
      <w:r w:rsidR="00CD2B02">
        <w:t>Elusimicrobia</w:t>
      </w:r>
      <w:proofErr w:type="spellEnd"/>
      <w:r w:rsidR="00CD2B02">
        <w:t xml:space="preserve"> have not been previously studied in freshwater, </w:t>
      </w:r>
      <w:proofErr w:type="spellStart"/>
      <w:r w:rsidR="00CD2B02">
        <w:t>Elusimicrobia</w:t>
      </w:r>
      <w:proofErr w:type="spellEnd"/>
      <w:r w:rsidR="00CD2B02">
        <w:t xml:space="preserve"> are thought to be more diverse and widespread in the environment than previously assumed </w:t>
      </w:r>
      <w:r w:rsidR="00CD2B02">
        <w:fldChar w:fldCharType="begin" w:fldLock="1"/>
      </w:r>
      <w:r w:rsidR="00CD2B02">
        <w:instrText>ADDIN CSL_CITATION { "citationItems" : [ { "id" : "ITEM-1", "itemData" : { "DOI" : "10.1128/AEM.00712-07", "author" : [ { "dropping-particle" : "", "family" : "Herlemann", "given" : "Daniel P R", "non-dropping-particle" : "", "parse-names" : false, "suffix" : "" }, { "dropping-particle" : "", "family" : "Geissinger", "given" : "Oliver", "non-dropping-particle" : "", "parse-names" : false, "suffix" : "" }, { "dropping-particle" : "", "family" : "Brune", "given" : "Andreas", "non-dropping-particle" : "", "parse-names" : false, "suffix" : "" } ], "container-title" : "Applied and Environmental Microbiology", "id" : "ITEM-1", "issue" : "20", "issued" : { "date-parts" : [ [ "2007" ] ] }, "page" : "6682-6685", "title" : "The Termite Group I Phylum is Highly Diverse and Widespread in the Environment", "type" : "article-journal", "volume" : "73" }, "uris" : [ "http://www.mendeley.com/documents/?uuid=cb84788a-de6b-4023-9042-f0aeec07cb02" ] } ], "mendeley" : { "formattedCitation" : "(Daniel P R Herlemann, Geissinger, and Brune 2007)", "plainTextFormattedCitation" : "(Daniel P R Herlemann, Geissinger, and Brune 2007)", "previouslyFormattedCitation" : "(Daniel P R Herlemann, Geissinger, and Brune 2007)" }, "properties" : { "noteIndex" : 11 }, "schema" : "https://github.com/citation-style-language/schema/raw/master/csl-citation.json" }</w:instrText>
      </w:r>
      <w:r w:rsidR="00CD2B02">
        <w:fldChar w:fldCharType="separate"/>
      </w:r>
      <w:r w:rsidR="00CD2B02" w:rsidRPr="00CD2B02">
        <w:rPr>
          <w:noProof/>
        </w:rPr>
        <w:t>(Daniel P R Herlemann, Geissinger, and Brune 2007)</w:t>
      </w:r>
      <w:r w:rsidR="00CD2B02">
        <w:fldChar w:fldCharType="end"/>
      </w:r>
      <w:r w:rsidR="00CD2B02">
        <w:t>.</w:t>
      </w:r>
    </w:p>
    <w:p w14:paraId="42CE7581" w14:textId="7F6EF77B" w:rsidR="00F26AFE" w:rsidRDefault="00F26AFE" w:rsidP="004A6010">
      <w:pPr>
        <w:spacing w:line="360" w:lineRule="auto"/>
        <w:ind w:firstLine="720"/>
        <w:jc w:val="both"/>
        <w:rPr>
          <w:rFonts w:cs="Times New Roman"/>
          <w:szCs w:val="24"/>
        </w:rPr>
      </w:pPr>
      <w:r>
        <w:rPr>
          <w:rFonts w:cs="Times New Roman"/>
          <w:szCs w:val="24"/>
        </w:rPr>
        <w:t xml:space="preserve">Thirteen MAGs classified as Planctomycetes were recovered from Lake Mendota. While some Planctomycetes isolates have been known to perform anammox, no genes encoding the enzymes necessary for this pathway were found in the Lake Mendota MAGs. The </w:t>
      </w:r>
      <w:r w:rsidR="0041614F">
        <w:rPr>
          <w:rFonts w:cs="Times New Roman"/>
          <w:szCs w:val="24"/>
        </w:rPr>
        <w:t xml:space="preserve">Mendota </w:t>
      </w:r>
      <w:proofErr w:type="spellStart"/>
      <w:r>
        <w:rPr>
          <w:rFonts w:cs="Times New Roman"/>
          <w:szCs w:val="24"/>
        </w:rPr>
        <w:t>Plantcomycetes</w:t>
      </w:r>
      <w:proofErr w:type="spellEnd"/>
      <w:r>
        <w:rPr>
          <w:rFonts w:cs="Times New Roman"/>
          <w:szCs w:val="24"/>
        </w:rPr>
        <w:t xml:space="preserve"> MAGs contained genes encoding glucoside hydrolases and sulfatase enzymes. These pathways could </w:t>
      </w:r>
      <w:r w:rsidR="0041614F">
        <w:rPr>
          <w:rFonts w:cs="Times New Roman"/>
          <w:szCs w:val="24"/>
        </w:rPr>
        <w:t xml:space="preserve">potentially </w:t>
      </w:r>
      <w:r>
        <w:rPr>
          <w:rFonts w:cs="Times New Roman"/>
          <w:szCs w:val="24"/>
        </w:rPr>
        <w:t>be used to break down complex</w:t>
      </w:r>
      <w:r w:rsidR="003318E6">
        <w:rPr>
          <w:rFonts w:cs="Times New Roman"/>
          <w:szCs w:val="24"/>
        </w:rPr>
        <w:t xml:space="preserve"> sulfur-containing</w:t>
      </w:r>
      <w:r>
        <w:rPr>
          <w:rFonts w:cs="Times New Roman"/>
          <w:szCs w:val="24"/>
        </w:rPr>
        <w:t xml:space="preserve"> polysaccharides, such as those produced by Cyanobacteria or eukaryotic algae.</w:t>
      </w:r>
      <w:r w:rsidR="0041614F">
        <w:rPr>
          <w:rFonts w:cs="Times New Roman"/>
          <w:szCs w:val="24"/>
        </w:rPr>
        <w:t xml:space="preserve"> Similar genes were found in Planctomycetes genomes in a freshwater algal biofilm </w:t>
      </w:r>
      <w:r w:rsidR="0041614F" w:rsidRPr="0041614F">
        <w:rPr>
          <w:rFonts w:cs="Times New Roman"/>
          <w:szCs w:val="24"/>
          <w:highlight w:val="yellow"/>
        </w:rPr>
        <w:t>(cite</w:t>
      </w:r>
      <w:r w:rsidR="004A6010">
        <w:rPr>
          <w:rFonts w:cs="Times New Roman"/>
          <w:szCs w:val="24"/>
          <w:highlight w:val="yellow"/>
        </w:rPr>
        <w:t xml:space="preserve"> when published</w:t>
      </w:r>
      <w:r w:rsidR="0041614F" w:rsidRPr="0041614F">
        <w:rPr>
          <w:rFonts w:cs="Times New Roman"/>
          <w:szCs w:val="24"/>
          <w:highlight w:val="yellow"/>
        </w:rPr>
        <w:t>).</w:t>
      </w:r>
      <w:r>
        <w:rPr>
          <w:rFonts w:cs="Times New Roman"/>
          <w:szCs w:val="24"/>
        </w:rPr>
        <w:t xml:space="preserve"> This suggests a new potential </w:t>
      </w:r>
      <w:r w:rsidR="004A6010">
        <w:rPr>
          <w:rFonts w:cs="Times New Roman"/>
          <w:szCs w:val="24"/>
        </w:rPr>
        <w:t xml:space="preserve">ecological </w:t>
      </w:r>
      <w:r>
        <w:rPr>
          <w:rFonts w:cs="Times New Roman"/>
          <w:szCs w:val="24"/>
        </w:rPr>
        <w:t>role for Planctomyce</w:t>
      </w:r>
      <w:r w:rsidR="004A6010">
        <w:rPr>
          <w:rFonts w:cs="Times New Roman"/>
          <w:szCs w:val="24"/>
        </w:rPr>
        <w:t>te</w:t>
      </w:r>
      <w:r>
        <w:rPr>
          <w:rFonts w:cs="Times New Roman"/>
          <w:szCs w:val="24"/>
        </w:rPr>
        <w:t xml:space="preserve">s in freshwater as a </w:t>
      </w:r>
      <w:r w:rsidR="004A6010">
        <w:rPr>
          <w:rFonts w:cs="Times New Roman"/>
          <w:szCs w:val="24"/>
        </w:rPr>
        <w:t xml:space="preserve">motile </w:t>
      </w:r>
      <w:r>
        <w:rPr>
          <w:rFonts w:cs="Times New Roman"/>
          <w:szCs w:val="24"/>
        </w:rPr>
        <w:t>specialist in polysaccharide degradation.</w:t>
      </w:r>
    </w:p>
    <w:p w14:paraId="6EE8AFB2" w14:textId="18A7286D" w:rsidR="00364AC2" w:rsidRDefault="00364AC2" w:rsidP="004A6010">
      <w:pPr>
        <w:spacing w:line="360" w:lineRule="auto"/>
        <w:jc w:val="both"/>
      </w:pPr>
    </w:p>
    <w:p w14:paraId="5FC6A022" w14:textId="77777777" w:rsidR="004A6010" w:rsidRDefault="004A6010" w:rsidP="004A6010">
      <w:pPr>
        <w:spacing w:line="360" w:lineRule="auto"/>
        <w:jc w:val="both"/>
      </w:pPr>
    </w:p>
    <w:p w14:paraId="6FA936A6" w14:textId="77777777" w:rsidR="00364AC2" w:rsidRDefault="00364AC2" w:rsidP="004A6010">
      <w:pPr>
        <w:spacing w:line="360" w:lineRule="auto"/>
        <w:jc w:val="both"/>
      </w:pPr>
      <w:r>
        <w:rPr>
          <w:noProof/>
        </w:rPr>
        <w:lastRenderedPageBreak/>
        <w:drawing>
          <wp:anchor distT="0" distB="0" distL="114300" distR="114300" simplePos="0" relativeHeight="251660288" behindDoc="1" locked="0" layoutInCell="1" allowOverlap="1" wp14:anchorId="1430D1E0" wp14:editId="2FF03706">
            <wp:simplePos x="0" y="0"/>
            <wp:positionH relativeFrom="margin">
              <wp:posOffset>76200</wp:posOffset>
            </wp:positionH>
            <wp:positionV relativeFrom="paragraph">
              <wp:posOffset>0</wp:posOffset>
            </wp:positionV>
            <wp:extent cx="5467350" cy="5904865"/>
            <wp:effectExtent l="0" t="0" r="0" b="635"/>
            <wp:wrapTight wrapText="bothSides">
              <wp:wrapPolygon edited="0">
                <wp:start x="0" y="0"/>
                <wp:lineTo x="0" y="21533"/>
                <wp:lineTo x="21525" y="21533"/>
                <wp:lineTo x="21525" y="0"/>
                <wp:lineTo x="0" y="0"/>
              </wp:wrapPolygon>
            </wp:wrapTight>
            <wp:docPr id="5" name="Picture 5"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ctos2.png"/>
                    <pic:cNvPicPr/>
                  </pic:nvPicPr>
                  <pic:blipFill>
                    <a:blip r:embed="rId13">
                      <a:extLst>
                        <a:ext uri="{28A0092B-C50C-407E-A947-70E740481C1C}">
                          <a14:useLocalDpi xmlns:a14="http://schemas.microsoft.com/office/drawing/2010/main" val="0"/>
                        </a:ext>
                      </a:extLst>
                    </a:blip>
                    <a:stretch>
                      <a:fillRect/>
                    </a:stretch>
                  </pic:blipFill>
                  <pic:spPr>
                    <a:xfrm>
                      <a:off x="0" y="0"/>
                      <a:ext cx="5467350" cy="5904865"/>
                    </a:xfrm>
                    <a:prstGeom prst="rect">
                      <a:avLst/>
                    </a:prstGeom>
                  </pic:spPr>
                </pic:pic>
              </a:graphicData>
            </a:graphic>
            <wp14:sizeRelH relativeFrom="margin">
              <wp14:pctWidth>0</wp14:pctWidth>
            </wp14:sizeRelH>
            <wp14:sizeRelV relativeFrom="margin">
              <wp14:pctHeight>0</wp14:pctHeight>
            </wp14:sizeRelV>
          </wp:anchor>
        </w:drawing>
      </w:r>
    </w:p>
    <w:p w14:paraId="49A2693A" w14:textId="77777777" w:rsidR="00364AC2" w:rsidRDefault="00364AC2" w:rsidP="004A6010">
      <w:pPr>
        <w:spacing w:line="360" w:lineRule="auto"/>
        <w:jc w:val="both"/>
      </w:pPr>
    </w:p>
    <w:p w14:paraId="76ABB7B3" w14:textId="77777777" w:rsidR="00364AC2" w:rsidRDefault="00364AC2" w:rsidP="004A6010">
      <w:pPr>
        <w:spacing w:line="360" w:lineRule="auto"/>
        <w:jc w:val="both"/>
      </w:pPr>
    </w:p>
    <w:p w14:paraId="34B341DE" w14:textId="77777777" w:rsidR="00364AC2" w:rsidRDefault="00364AC2" w:rsidP="004A6010">
      <w:pPr>
        <w:spacing w:line="360" w:lineRule="auto"/>
        <w:jc w:val="both"/>
      </w:pPr>
    </w:p>
    <w:p w14:paraId="5BF2B498" w14:textId="77777777" w:rsidR="00364AC2" w:rsidRDefault="00364AC2" w:rsidP="004A6010">
      <w:pPr>
        <w:spacing w:line="360" w:lineRule="auto"/>
        <w:jc w:val="both"/>
      </w:pPr>
    </w:p>
    <w:p w14:paraId="090707FC" w14:textId="77777777" w:rsidR="00364AC2" w:rsidRDefault="00364AC2" w:rsidP="004A6010">
      <w:pPr>
        <w:spacing w:line="360" w:lineRule="auto"/>
        <w:jc w:val="both"/>
      </w:pPr>
    </w:p>
    <w:p w14:paraId="6DC9FD13" w14:textId="4DEBFC11" w:rsidR="00364AC2" w:rsidRPr="006E5897" w:rsidRDefault="0041614F" w:rsidP="004A6010">
      <w:pPr>
        <w:spacing w:line="360" w:lineRule="auto"/>
        <w:jc w:val="both"/>
        <w:rPr>
          <w:noProof/>
        </w:rPr>
      </w:pPr>
      <w:r>
        <w:rPr>
          <w:b/>
          <w:noProof/>
        </w:rPr>
        <w:t>Figure 5</w:t>
      </w:r>
      <w:r w:rsidR="00364AC2">
        <w:rPr>
          <w:b/>
          <w:noProof/>
        </w:rPr>
        <w:t xml:space="preserve">. Proposed </w:t>
      </w:r>
      <w:r>
        <w:rPr>
          <w:b/>
          <w:noProof/>
        </w:rPr>
        <w:t xml:space="preserve">metabolisms </w:t>
      </w:r>
      <w:r w:rsidR="00364AC2">
        <w:rPr>
          <w:b/>
          <w:noProof/>
        </w:rPr>
        <w:t xml:space="preserve">of Planctomycetes in </w:t>
      </w:r>
      <w:r>
        <w:rPr>
          <w:b/>
          <w:noProof/>
        </w:rPr>
        <w:t>Lake Mendota</w:t>
      </w:r>
      <w:r w:rsidR="00364AC2">
        <w:rPr>
          <w:b/>
          <w:noProof/>
        </w:rPr>
        <w:t xml:space="preserve">. </w:t>
      </w:r>
      <w:r>
        <w:rPr>
          <w:noProof/>
        </w:rPr>
        <w:t xml:space="preserve">Several MAGs classified as Planctomycetes were recovered from Lake Mendota. </w:t>
      </w:r>
      <w:r w:rsidR="00F067D9">
        <w:rPr>
          <w:noProof/>
        </w:rPr>
        <w:t>The o</w:t>
      </w:r>
      <w:r w:rsidR="00364AC2">
        <w:rPr>
          <w:noProof/>
        </w:rPr>
        <w:t xml:space="preserve">bservation of genes annotated as glycoside hydrolases and sulfatases suggest a role for Planctomycetes as </w:t>
      </w:r>
      <w:r w:rsidR="00F067D9">
        <w:rPr>
          <w:noProof/>
        </w:rPr>
        <w:t xml:space="preserve">algal </w:t>
      </w:r>
      <w:r w:rsidR="00364AC2">
        <w:rPr>
          <w:noProof/>
        </w:rPr>
        <w:t xml:space="preserve">polysaccharide degraders. </w:t>
      </w:r>
      <w:r w:rsidR="00F067D9">
        <w:rPr>
          <w:noProof/>
        </w:rPr>
        <w:t>These populations also appear to consume saccharides such as galactose, fructose, and mannose, and synthesize both spermidine and putrescine. The presence of genes encoding flagellar and chemotaxis proteins suggests that they are motile.</w:t>
      </w:r>
    </w:p>
    <w:p w14:paraId="78FEBA62" w14:textId="77777777" w:rsidR="00364AC2" w:rsidRDefault="00364AC2" w:rsidP="004A6010">
      <w:pPr>
        <w:spacing w:line="360" w:lineRule="auto"/>
        <w:jc w:val="both"/>
      </w:pPr>
    </w:p>
    <w:p w14:paraId="38EDC863" w14:textId="7426AEDE" w:rsidR="003F7145" w:rsidRDefault="003F7145" w:rsidP="004A6010">
      <w:pPr>
        <w:pStyle w:val="Heading2"/>
        <w:spacing w:line="360" w:lineRule="auto"/>
      </w:pPr>
      <w:r>
        <w:lastRenderedPageBreak/>
        <w:t>Add section on # read mapping back to each MAG across the time series</w:t>
      </w:r>
    </w:p>
    <w:p w14:paraId="3153BA81" w14:textId="5261C21F" w:rsidR="003F7145" w:rsidRDefault="003F7145" w:rsidP="003F7145">
      <w:r>
        <w:t xml:space="preserve">This is something </w:t>
      </w:r>
      <w:proofErr w:type="spellStart"/>
      <w:r>
        <w:t>Shaomei’s</w:t>
      </w:r>
      <w:proofErr w:type="spellEnd"/>
      <w:r>
        <w:t xml:space="preserve"> reviewers wanted. Don’t need an in depth analysis –</w:t>
      </w:r>
      <w:r w:rsidR="00CD786A">
        <w:t xml:space="preserve"> </w:t>
      </w:r>
      <w:bookmarkStart w:id="8" w:name="_GoBack"/>
      <w:bookmarkEnd w:id="8"/>
      <w:r>
        <w:t xml:space="preserve">just classify as abundant vs rare, persistent vs variable. Will map as soon as </w:t>
      </w:r>
      <w:proofErr w:type="spellStart"/>
      <w:r>
        <w:t>Gluster</w:t>
      </w:r>
      <w:proofErr w:type="spellEnd"/>
      <w:r>
        <w:t xml:space="preserve"> on CHTC is back up and running.</w:t>
      </w:r>
    </w:p>
    <w:p w14:paraId="2BC59BF2" w14:textId="4A77BD2F" w:rsidR="00CD786A" w:rsidRPr="003F7145" w:rsidRDefault="00CD786A" w:rsidP="003F7145">
      <w:r>
        <w:t>Use SQUID instead if file sizes are below 1GB?</w:t>
      </w:r>
    </w:p>
    <w:p w14:paraId="65F94868" w14:textId="2CCB59B9" w:rsidR="00F26AFE" w:rsidRDefault="007B5D3B" w:rsidP="004A6010">
      <w:pPr>
        <w:pStyle w:val="Heading2"/>
        <w:spacing w:line="360" w:lineRule="auto"/>
      </w:pPr>
      <w:r>
        <w:t>Conclusions</w:t>
      </w:r>
    </w:p>
    <w:p w14:paraId="6E2FAEAA" w14:textId="1C842D42" w:rsidR="007B5D3B" w:rsidRDefault="00FD7B83" w:rsidP="004A6010">
      <w:pPr>
        <w:spacing w:line="360" w:lineRule="auto"/>
        <w:ind w:firstLine="720"/>
        <w:jc w:val="both"/>
      </w:pPr>
      <w:r>
        <w:t>Analysis of gene content</w:t>
      </w:r>
      <w:r w:rsidR="00F067D9">
        <w:t xml:space="preserve"> and predicted pathways in our MAGs reveals potential</w:t>
      </w:r>
      <w:r>
        <w:t xml:space="preserve"> similarities and differences </w:t>
      </w:r>
      <w:r w:rsidR="00F067D9">
        <w:t>in the ecology of bacteria in two freshwater lakes</w:t>
      </w:r>
      <w:r>
        <w:t xml:space="preserve">. Surprisingly, predicted pathways involved in carbon cycling were </w:t>
      </w:r>
      <w:r w:rsidR="00F067D9">
        <w:t xml:space="preserve">often </w:t>
      </w:r>
      <w:r>
        <w:t xml:space="preserve">similar between Lake Mendota and Trout Bog. </w:t>
      </w:r>
      <w:r w:rsidR="00F067D9">
        <w:t xml:space="preserve">However, exceptions included differences in the identity and carbon fixation pathways of primary producers, and the greater numbers of genes encoding enzymes involved in galactose metabolism in Trout Bog. </w:t>
      </w:r>
      <w:r>
        <w:t xml:space="preserve">Sulfur cycling was also highly similar between these two lakes, with both </w:t>
      </w:r>
      <w:r w:rsidR="00F067D9">
        <w:t>indicating</w:t>
      </w:r>
      <w:r>
        <w:t xml:space="preserve"> a bias towards reduction over oxidation</w:t>
      </w:r>
      <w:r w:rsidR="00F067D9">
        <w:t>,</w:t>
      </w:r>
      <w:r>
        <w:t xml:space="preserve"> and furthermore towards assimilatory over dissimilatory reduction. Nitrogen cycling did appear altered between the lakes, with the </w:t>
      </w:r>
      <w:r w:rsidR="00F067D9">
        <w:t>greater</w:t>
      </w:r>
      <w:r>
        <w:t xml:space="preserve"> levels of nitrogen fixation (and diversity of nitrogen fixers) in Trout Bog compared to Lake Mendota in concordance with their known nitrogen concentrations. Polyamines and nonproteinogenic amino acids appear to be important sources of nitrogen in both lakes. Finally, comprehensive analysis of individual MAGs can suggest ecological roles for uncultured organisms, such as polysaccharide degradation for Lake Mendota’s Planctomycetes, saccharide degradation for Trout Bog’s </w:t>
      </w:r>
      <w:proofErr w:type="spellStart"/>
      <w:r>
        <w:t>Elusimicrobiales</w:t>
      </w:r>
      <w:proofErr w:type="spellEnd"/>
      <w:r>
        <w:t xml:space="preserve">, and a key position at the intersection of carbon, nitrogen, and sulfur cycling for methylotrophs </w:t>
      </w:r>
      <w:r w:rsidR="004A6010">
        <w:t xml:space="preserve">in </w:t>
      </w:r>
      <w:r>
        <w:t xml:space="preserve">both lakes. </w:t>
      </w:r>
    </w:p>
    <w:p w14:paraId="1A7405BF" w14:textId="48AECC41" w:rsidR="00FD7B83" w:rsidRDefault="00C4283D" w:rsidP="004A6010">
      <w:pPr>
        <w:spacing w:line="360" w:lineRule="auto"/>
        <w:ind w:firstLine="720"/>
        <w:jc w:val="both"/>
      </w:pPr>
      <w:r>
        <w:t xml:space="preserve">The </w:t>
      </w:r>
      <w:r w:rsidR="004A6010">
        <w:t>insights gained from this study provide</w:t>
      </w:r>
      <w:r>
        <w:t xml:space="preserve"> hypotheses for further testing of bacterial nutrient cycling in freshwater through </w:t>
      </w:r>
      <w:proofErr w:type="spellStart"/>
      <w:r>
        <w:t>metatranscriptomics</w:t>
      </w:r>
      <w:proofErr w:type="spellEnd"/>
      <w:r>
        <w:t xml:space="preserve"> and chemical assays. Additionally, genomes from this study can be compared to those sequenced from other lakes and environments. We hope that this will serve as a resource to other researchers with similar genomes and datasets.</w:t>
      </w: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3D6957D" w14:textId="15794C63" w:rsidR="00C9067D" w:rsidRDefault="00C9067D" w:rsidP="004A6010">
      <w:pPr>
        <w:spacing w:line="360" w:lineRule="auto"/>
        <w:ind w:firstLine="720"/>
        <w:jc w:val="both"/>
      </w:pPr>
    </w:p>
    <w:p w14:paraId="697435B3" w14:textId="4BE13130" w:rsidR="00C9067D" w:rsidRDefault="00C9067D" w:rsidP="004A6010">
      <w:pPr>
        <w:spacing w:line="360" w:lineRule="auto"/>
        <w:ind w:firstLine="720"/>
        <w:jc w:val="both"/>
      </w:pPr>
    </w:p>
    <w:p w14:paraId="1928CBB1" w14:textId="2B266A74" w:rsidR="00C9067D" w:rsidRDefault="00C9067D" w:rsidP="004A6010">
      <w:pPr>
        <w:spacing w:line="360" w:lineRule="auto"/>
        <w:ind w:firstLine="720"/>
        <w:jc w:val="both"/>
      </w:pPr>
    </w:p>
    <w:p w14:paraId="25F9E416" w14:textId="282AA5FF" w:rsidR="00C9067D" w:rsidRDefault="00C9067D" w:rsidP="00C9067D">
      <w:pPr>
        <w:pStyle w:val="Heading1"/>
      </w:pPr>
      <w:r>
        <w:t>References</w:t>
      </w:r>
    </w:p>
    <w:p w14:paraId="0FF706B0" w14:textId="287F1470" w:rsidR="00EF418D" w:rsidRPr="00EF418D" w:rsidRDefault="00C9067D" w:rsidP="00EF418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F418D" w:rsidRPr="00EF418D">
        <w:rPr>
          <w:rFonts w:cs="Times New Roman"/>
          <w:noProof/>
          <w:szCs w:val="24"/>
        </w:rPr>
        <w:t xml:space="preserve">Beck, David a.C. et al. 2013. “A Metagenomic Insight into Freshwater Methane-Utilizing Communities and Evidence for Cooperation between the Methylococcaceae and the Methylophilaceae.” </w:t>
      </w:r>
      <w:r w:rsidR="00EF418D" w:rsidRPr="00EF418D">
        <w:rPr>
          <w:rFonts w:cs="Times New Roman"/>
          <w:i/>
          <w:iCs/>
          <w:noProof/>
          <w:szCs w:val="24"/>
        </w:rPr>
        <w:t>PeerJ</w:t>
      </w:r>
      <w:r w:rsidR="00EF418D" w:rsidRPr="00EF418D">
        <w:rPr>
          <w:rFonts w:cs="Times New Roman"/>
          <w:noProof/>
          <w:szCs w:val="24"/>
        </w:rPr>
        <w:t xml:space="preserve"> 1: e23. http://www.pubmedcentral.nih.gov/articlerender.fcgi?artid=3628875&amp;tool=pmcentrez&amp;rendertype=abstract.</w:t>
      </w:r>
    </w:p>
    <w:p w14:paraId="12C85AD1"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Bendall, Matthew L et al. 2016. “Genome-Wide Selective Sweeps and Gene-Specific Sweeps in Natural Bacterial Populations.” </w:t>
      </w:r>
      <w:r w:rsidRPr="00EF418D">
        <w:rPr>
          <w:rFonts w:cs="Times New Roman"/>
          <w:i/>
          <w:iCs/>
          <w:noProof/>
          <w:szCs w:val="24"/>
        </w:rPr>
        <w:t>ISME journal</w:t>
      </w:r>
      <w:r w:rsidRPr="00EF418D">
        <w:rPr>
          <w:rFonts w:cs="Times New Roman"/>
          <w:noProof/>
          <w:szCs w:val="24"/>
        </w:rPr>
        <w:t xml:space="preserve"> 10: 1589–1601. http://dx.doi.org/10.1038/ismej.2015.241.</w:t>
      </w:r>
    </w:p>
    <w:p w14:paraId="2B50C557"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Beversdorf, Lucas J, Todd R Miller, and Katherine D McMahon. 2013. “The Role of Nitrogen Fixation in Cyanobacterial Bloom Toxicity in a Temperate , Eutrophic Lake.” </w:t>
      </w:r>
      <w:r w:rsidRPr="00EF418D">
        <w:rPr>
          <w:rFonts w:cs="Times New Roman"/>
          <w:i/>
          <w:iCs/>
          <w:noProof/>
          <w:szCs w:val="24"/>
        </w:rPr>
        <w:t>PloS one</w:t>
      </w:r>
      <w:r w:rsidRPr="00EF418D">
        <w:rPr>
          <w:rFonts w:cs="Times New Roman"/>
          <w:noProof/>
          <w:szCs w:val="24"/>
        </w:rPr>
        <w:t xml:space="preserve"> 8(2): 1–11.</w:t>
      </w:r>
    </w:p>
    <w:p w14:paraId="54AF640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Chistoserdova, Ludmila, Marina G. Kalyuzhnaya, and Mary E. Lidstrom. 2009. “The Expanding World of Methylotrophic Metabolism.” </w:t>
      </w:r>
      <w:r w:rsidRPr="00EF418D">
        <w:rPr>
          <w:rFonts w:cs="Times New Roman"/>
          <w:i/>
          <w:iCs/>
          <w:noProof/>
          <w:szCs w:val="24"/>
        </w:rPr>
        <w:t>Annual review of microbiology</w:t>
      </w:r>
      <w:r w:rsidRPr="00EF418D">
        <w:rPr>
          <w:rFonts w:cs="Times New Roman"/>
          <w:noProof/>
          <w:szCs w:val="24"/>
        </w:rPr>
        <w:t xml:space="preserve"> 63: 477–99.</w:t>
      </w:r>
    </w:p>
    <w:p w14:paraId="679D8768"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Descy, Jean-Pierre et al. 2000. “PIGMENT RATIOS AND PHYTOPLANKTON ASSESSMENT IN NORTHERN WISCONSIN LAKES.” </w:t>
      </w:r>
      <w:r w:rsidRPr="00EF418D">
        <w:rPr>
          <w:rFonts w:cs="Times New Roman"/>
          <w:i/>
          <w:iCs/>
          <w:noProof/>
          <w:szCs w:val="24"/>
        </w:rPr>
        <w:t>Journal of Phycology</w:t>
      </w:r>
      <w:r w:rsidRPr="00EF418D">
        <w:rPr>
          <w:rFonts w:cs="Times New Roman"/>
          <w:noProof/>
          <w:szCs w:val="24"/>
        </w:rPr>
        <w:t xml:space="preserve"> 36: 274–86.</w:t>
      </w:r>
    </w:p>
    <w:p w14:paraId="21608E54"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Eiler, Alexander et al. 2015. “Tuning Fresh: Radiation through Rewiring of Central Metabolism in Streamlined Bacteria.” </w:t>
      </w:r>
      <w:r w:rsidRPr="00EF418D">
        <w:rPr>
          <w:rFonts w:cs="Times New Roman"/>
          <w:i/>
          <w:iCs/>
          <w:noProof/>
          <w:szCs w:val="24"/>
        </w:rPr>
        <w:t>The ISME Journal</w:t>
      </w:r>
      <w:r w:rsidRPr="00EF418D">
        <w:rPr>
          <w:rFonts w:cs="Times New Roman"/>
          <w:noProof/>
          <w:szCs w:val="24"/>
        </w:rPr>
        <w:t xml:space="preserve"> (January 2016): 1–13. http://dx.doi.org/10.1038/ismej.2015.260.</w:t>
      </w:r>
    </w:p>
    <w:p w14:paraId="1040F56D"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Gimmler, Anna et al. 2016. “The Tara Oceans Voyage Reveals Global Diversity and Distribution Patterns of Marine Planktonic Ciliates.” </w:t>
      </w:r>
      <w:r w:rsidRPr="00EF418D">
        <w:rPr>
          <w:rFonts w:cs="Times New Roman"/>
          <w:i/>
          <w:iCs/>
          <w:noProof/>
          <w:szCs w:val="24"/>
        </w:rPr>
        <w:t>Nature Publishing Group</w:t>
      </w:r>
      <w:r w:rsidRPr="00EF418D">
        <w:rPr>
          <w:rFonts w:cs="Times New Roman"/>
          <w:noProof/>
          <w:szCs w:val="24"/>
        </w:rPr>
        <w:t xml:space="preserve"> (April): 1–13. http://dx.doi.org/10.1038/srep33555.</w:t>
      </w:r>
    </w:p>
    <w:p w14:paraId="2713FFF6"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Giroldo, Danilo, Armando Augusto, and Henriques Vieira. 2005. “Polymeric and Free Sugars Released by Three Phytoplanktonic Species from a Freshwater Tropical Eutrophic Reservoir.” </w:t>
      </w:r>
      <w:r w:rsidRPr="00EF418D">
        <w:rPr>
          <w:rFonts w:cs="Times New Roman"/>
          <w:i/>
          <w:iCs/>
          <w:noProof/>
          <w:szCs w:val="24"/>
        </w:rPr>
        <w:t>Journal of Plankton Research</w:t>
      </w:r>
      <w:r w:rsidRPr="00EF418D">
        <w:rPr>
          <w:rFonts w:cs="Times New Roman"/>
          <w:noProof/>
          <w:szCs w:val="24"/>
        </w:rPr>
        <w:t xml:space="preserve"> 27(7): 695–705.</w:t>
      </w:r>
    </w:p>
    <w:p w14:paraId="454F3E08"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all, Michael W et al. 2017. “Ananke : Temporal Clustering Reveals Ecological Dynamics of Microbial Communities.” </w:t>
      </w:r>
      <w:r w:rsidRPr="00EF418D">
        <w:rPr>
          <w:rFonts w:cs="Times New Roman"/>
          <w:i/>
          <w:iCs/>
          <w:noProof/>
          <w:szCs w:val="24"/>
        </w:rPr>
        <w:t>PeerJ</w:t>
      </w:r>
      <w:r w:rsidRPr="00EF418D">
        <w:rPr>
          <w:rFonts w:cs="Times New Roman"/>
          <w:noProof/>
          <w:szCs w:val="24"/>
        </w:rPr>
        <w:t xml:space="preserve"> 5(e3812): 1–19.</w:t>
      </w:r>
    </w:p>
    <w:p w14:paraId="0C0BA58E"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 Shaomei et al. 2017. “Ecophysiology of Freshwater Verrucomicrobia Inferred from Metagenome-Assembled Genomes.” </w:t>
      </w:r>
      <w:r w:rsidRPr="00EF418D">
        <w:rPr>
          <w:rFonts w:cs="Times New Roman"/>
          <w:i/>
          <w:iCs/>
          <w:noProof/>
          <w:szCs w:val="24"/>
        </w:rPr>
        <w:t>mSphere</w:t>
      </w:r>
      <w:r w:rsidRPr="00EF418D">
        <w:rPr>
          <w:rFonts w:cs="Times New Roman"/>
          <w:noProof/>
          <w:szCs w:val="24"/>
        </w:rPr>
        <w:t xml:space="preserve"> 2(5): 1–17.</w:t>
      </w:r>
    </w:p>
    <w:p w14:paraId="35DAFA9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rlemann, Daniel P R, Oliver Geissinger, and Andreas Brune. 2007. “The Termite Group I Phylum Is Highly Diverse and Widespread in the Environment.” </w:t>
      </w:r>
      <w:r w:rsidRPr="00EF418D">
        <w:rPr>
          <w:rFonts w:cs="Times New Roman"/>
          <w:i/>
          <w:iCs/>
          <w:noProof/>
          <w:szCs w:val="24"/>
        </w:rPr>
        <w:t>Applied and Environmental Microbiology</w:t>
      </w:r>
      <w:r w:rsidRPr="00EF418D">
        <w:rPr>
          <w:rFonts w:cs="Times New Roman"/>
          <w:noProof/>
          <w:szCs w:val="24"/>
        </w:rPr>
        <w:t xml:space="preserve"> 73(20): 6682–85.</w:t>
      </w:r>
    </w:p>
    <w:p w14:paraId="2CCC9A66"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lastRenderedPageBreak/>
        <w:t xml:space="preserve">Herlemann, D P R et al. 2009. “Genomic Analysis of ‘ Elusimicrobium Minutum ,’ the First Cultivated Representative of the Phylum ‘ Elusimicrobia ’ ( Formerly Termite Group 1 ).” </w:t>
      </w:r>
      <w:r w:rsidRPr="00EF418D">
        <w:rPr>
          <w:rFonts w:cs="Times New Roman"/>
          <w:i/>
          <w:iCs/>
          <w:noProof/>
          <w:szCs w:val="24"/>
        </w:rPr>
        <w:t>Applied and Environmental Microbiology</w:t>
      </w:r>
      <w:r w:rsidRPr="00EF418D">
        <w:rPr>
          <w:rFonts w:cs="Times New Roman"/>
          <w:noProof/>
          <w:szCs w:val="24"/>
        </w:rPr>
        <w:t xml:space="preserve"> 75(9): 2841–49.</w:t>
      </w:r>
    </w:p>
    <w:p w14:paraId="404BF43A"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urley, James P, and David E Armstrong. 1990. “Fluxes and Transformations of Aquatic Pigments in Lake Mendota , Wisconsin.” </w:t>
      </w:r>
      <w:r w:rsidRPr="00EF418D">
        <w:rPr>
          <w:rFonts w:cs="Times New Roman"/>
          <w:i/>
          <w:iCs/>
          <w:noProof/>
          <w:szCs w:val="24"/>
        </w:rPr>
        <w:t>Limnology and Oceanography</w:t>
      </w:r>
      <w:r w:rsidRPr="00EF418D">
        <w:rPr>
          <w:rFonts w:cs="Times New Roman"/>
          <w:noProof/>
          <w:szCs w:val="24"/>
        </w:rPr>
        <w:t xml:space="preserve"> 35(2): 384–98.</w:t>
      </w:r>
    </w:p>
    <w:p w14:paraId="3CE51F40"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Igarashi, Kazuei, and Keiko Kashiwagi. 1999. “Polyamine Transport in Bacteria and Yeast.” </w:t>
      </w:r>
      <w:r w:rsidRPr="00EF418D">
        <w:rPr>
          <w:rFonts w:cs="Times New Roman"/>
          <w:i/>
          <w:iCs/>
          <w:noProof/>
          <w:szCs w:val="24"/>
        </w:rPr>
        <w:t>Biochem. J.</w:t>
      </w:r>
      <w:r w:rsidRPr="00EF418D">
        <w:rPr>
          <w:rFonts w:cs="Times New Roman"/>
          <w:noProof/>
          <w:szCs w:val="24"/>
        </w:rPr>
        <w:t xml:space="preserve"> 344: 633–42.</w:t>
      </w:r>
    </w:p>
    <w:p w14:paraId="3CECAD5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Jorgenson, Niels OG et al. 1998. “Effects of Sunlight on Occurrence and Bacterial Turnover of Specific Carbon and Nitrogen Compounds in Lake Water.” </w:t>
      </w:r>
      <w:r w:rsidRPr="00EF418D">
        <w:rPr>
          <w:rFonts w:cs="Times New Roman"/>
          <w:i/>
          <w:iCs/>
          <w:noProof/>
          <w:szCs w:val="24"/>
        </w:rPr>
        <w:t>FEMS Microbiology Ecology</w:t>
      </w:r>
      <w:r w:rsidRPr="00EF418D">
        <w:rPr>
          <w:rFonts w:cs="Times New Roman"/>
          <w:noProof/>
          <w:szCs w:val="24"/>
        </w:rPr>
        <w:t xml:space="preserve"> 25: 217–27.</w:t>
      </w:r>
    </w:p>
    <w:p w14:paraId="5EC2F3AA"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Juttner, F, and T Matuschek. 1977. “The Release of Low Molecular Weight Compounds by the Phytoplankton in an Eutrophic Lake.” </w:t>
      </w:r>
      <w:r w:rsidRPr="00EF418D">
        <w:rPr>
          <w:rFonts w:cs="Times New Roman"/>
          <w:i/>
          <w:iCs/>
          <w:noProof/>
          <w:szCs w:val="24"/>
        </w:rPr>
        <w:t>Water</w:t>
      </w:r>
      <w:r w:rsidRPr="00EF418D">
        <w:rPr>
          <w:rFonts w:cs="Times New Roman"/>
          <w:noProof/>
          <w:szCs w:val="24"/>
        </w:rPr>
        <w:t xml:space="preserve"> 12: 251–55.</w:t>
      </w:r>
    </w:p>
    <w:p w14:paraId="780AB3C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lyuzhnaya, Marina G et al. 2012. “Novel Methylotrophic Isolates from Lake Sediment, Description of Methylotenera Versatilis Sp. Nov. and Emended Description of the Genus Methylotenera.” </w:t>
      </w:r>
      <w:r w:rsidRPr="00EF418D">
        <w:rPr>
          <w:rFonts w:cs="Times New Roman"/>
          <w:i/>
          <w:iCs/>
          <w:noProof/>
          <w:szCs w:val="24"/>
        </w:rPr>
        <w:t>International journal of systematic and evolutionary microbiology</w:t>
      </w:r>
      <w:r w:rsidRPr="00EF418D">
        <w:rPr>
          <w:rFonts w:cs="Times New Roman"/>
          <w:noProof/>
          <w:szCs w:val="24"/>
        </w:rPr>
        <w:t xml:space="preserve"> 62(Pt 1): 106–11. http://www.ncbi.nlm.nih.gov/pubmed/21335496.</w:t>
      </w:r>
    </w:p>
    <w:p w14:paraId="4D9F85CD"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EF418D">
        <w:rPr>
          <w:rFonts w:cs="Times New Roman"/>
          <w:i/>
          <w:iCs/>
          <w:noProof/>
          <w:szCs w:val="24"/>
        </w:rPr>
        <w:t>European Journal of Biochemistry</w:t>
      </w:r>
      <w:r w:rsidRPr="00EF418D">
        <w:rPr>
          <w:rFonts w:cs="Times New Roman"/>
          <w:noProof/>
          <w:szCs w:val="24"/>
        </w:rPr>
        <w:t xml:space="preserve"> 269(7): 1926–31.</w:t>
      </w:r>
    </w:p>
    <w:p w14:paraId="7BDCDF6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EF418D">
        <w:rPr>
          <w:rFonts w:cs="Times New Roman"/>
          <w:i/>
          <w:iCs/>
          <w:noProof/>
          <w:szCs w:val="24"/>
        </w:rPr>
        <w:t>Aquatic Microbial Ecology</w:t>
      </w:r>
      <w:r w:rsidRPr="00EF418D">
        <w:rPr>
          <w:rFonts w:cs="Times New Roman"/>
          <w:noProof/>
          <w:szCs w:val="24"/>
        </w:rPr>
        <w:t xml:space="preserve"> 68: 267–72.</w:t>
      </w:r>
    </w:p>
    <w:p w14:paraId="6373CC7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Linz, Alexandra M. et al. 2017. “Bacterial Community Composition and Dynamics Spanning Five Years in Freshwater Bog Lakes.” </w:t>
      </w:r>
      <w:r w:rsidRPr="00EF418D">
        <w:rPr>
          <w:rFonts w:cs="Times New Roman"/>
          <w:i/>
          <w:iCs/>
          <w:noProof/>
          <w:szCs w:val="24"/>
        </w:rPr>
        <w:t>mSphere</w:t>
      </w:r>
      <w:r w:rsidRPr="00EF418D">
        <w:rPr>
          <w:rFonts w:cs="Times New Roman"/>
          <w:noProof/>
          <w:szCs w:val="24"/>
        </w:rPr>
        <w:t xml:space="preserve"> 2(3): 1–15.</w:t>
      </w:r>
    </w:p>
    <w:p w14:paraId="6C77948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Martinez-Garcia, Manuel et al. 2012. “High-Throughput Single-Cell Sequencing Identifies Photoheterotrophs and Chemoautotrophs in Freshwater Bacterioplankton.” </w:t>
      </w:r>
      <w:r w:rsidRPr="00EF418D">
        <w:rPr>
          <w:rFonts w:cs="Times New Roman"/>
          <w:i/>
          <w:iCs/>
          <w:noProof/>
          <w:szCs w:val="24"/>
        </w:rPr>
        <w:t>The ISME Journal</w:t>
      </w:r>
      <w:r w:rsidRPr="00EF418D">
        <w:rPr>
          <w:rFonts w:cs="Times New Roman"/>
          <w:noProof/>
          <w:szCs w:val="24"/>
        </w:rPr>
        <w:t xml:space="preserve"> 6(1): 113–23. http://dx.doi.org/10.1038/ismej.2011.84.</w:t>
      </w:r>
    </w:p>
    <w:p w14:paraId="4289A15C"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McGowan, Suzanne et al. 2016. “Long-Term Perspectives on Terrestrial and Aquatic Carbon Cycling from Palaeolimnology.” </w:t>
      </w:r>
      <w:r w:rsidRPr="00EF418D">
        <w:rPr>
          <w:rFonts w:cs="Times New Roman"/>
          <w:i/>
          <w:iCs/>
          <w:noProof/>
          <w:szCs w:val="24"/>
        </w:rPr>
        <w:t>WIREs Water</w:t>
      </w:r>
      <w:r w:rsidRPr="00EF418D">
        <w:rPr>
          <w:rFonts w:cs="Times New Roman"/>
          <w:noProof/>
          <w:szCs w:val="24"/>
        </w:rPr>
        <w:t xml:space="preserve"> 3: 211–34.</w:t>
      </w:r>
    </w:p>
    <w:p w14:paraId="350027C1"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Mou, Xiaozhen et al. 2011. “Metatranscriptomic Signature of Exogenous Polyamine Utilization by Coastal Bacterioplankton.” 3: 798–806.</w:t>
      </w:r>
    </w:p>
    <w:p w14:paraId="6201EF14"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Parks, Donovan H et al. 2015. “CheckM: Assessing the Quality of Microbial Genomes Recovered from Isolates, Single Cells, and Metagenomes.” </w:t>
      </w:r>
      <w:r w:rsidRPr="00EF418D">
        <w:rPr>
          <w:rFonts w:cs="Times New Roman"/>
          <w:i/>
          <w:iCs/>
          <w:noProof/>
          <w:szCs w:val="24"/>
        </w:rPr>
        <w:t>Genome Research</w:t>
      </w:r>
      <w:r w:rsidRPr="00EF418D">
        <w:rPr>
          <w:rFonts w:cs="Times New Roman"/>
          <w:noProof/>
          <w:szCs w:val="24"/>
        </w:rPr>
        <w:t xml:space="preserve"> 25(7).</w:t>
      </w:r>
    </w:p>
    <w:p w14:paraId="7F3DB58B"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Peura, Sari et al. 2012. “Distinct and Diverse Anaerobic Bacterial Communities in Boreal Lakes Dominated by Candidate Division OD1.” </w:t>
      </w:r>
      <w:r w:rsidRPr="00EF418D">
        <w:rPr>
          <w:rFonts w:cs="Times New Roman"/>
          <w:i/>
          <w:iCs/>
          <w:noProof/>
          <w:szCs w:val="24"/>
        </w:rPr>
        <w:t>ISME journal</w:t>
      </w:r>
      <w:r w:rsidRPr="00EF418D">
        <w:rPr>
          <w:rFonts w:cs="Times New Roman"/>
          <w:noProof/>
          <w:szCs w:val="24"/>
        </w:rPr>
        <w:t xml:space="preserve"> 6: 1640–52.</w:t>
      </w:r>
    </w:p>
    <w:p w14:paraId="7D6A892F"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Remsen, Charles C, Edward J Carpenter, and Brian W Schroeder. 1972. “Competition for Urea among Estuarine Microorganisms.” </w:t>
      </w:r>
      <w:r w:rsidRPr="00EF418D">
        <w:rPr>
          <w:rFonts w:cs="Times New Roman"/>
          <w:i/>
          <w:iCs/>
          <w:noProof/>
          <w:szCs w:val="24"/>
        </w:rPr>
        <w:t>Ecological Society of America</w:t>
      </w:r>
      <w:r w:rsidRPr="00EF418D">
        <w:rPr>
          <w:rFonts w:cs="Times New Roman"/>
          <w:noProof/>
          <w:szCs w:val="24"/>
        </w:rPr>
        <w:t xml:space="preserve"> 53(5): 921–26.</w:t>
      </w:r>
    </w:p>
    <w:p w14:paraId="7B1DBB4B"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Salcher, Michaela M, Stefan M Neuenschwander, Thomas Posch, and Jakob Pernthaler. 2015. </w:t>
      </w:r>
      <w:r w:rsidRPr="00EF418D">
        <w:rPr>
          <w:rFonts w:cs="Times New Roman"/>
          <w:noProof/>
          <w:szCs w:val="24"/>
        </w:rPr>
        <w:lastRenderedPageBreak/>
        <w:t xml:space="preserve">“The Ecology of Pelagic Freshwater Methylotrophs Assessed by a High-Resolution Monitoring and Isolation Campaign.” </w:t>
      </w:r>
      <w:r w:rsidRPr="00EF418D">
        <w:rPr>
          <w:rFonts w:cs="Times New Roman"/>
          <w:i/>
          <w:iCs/>
          <w:noProof/>
          <w:szCs w:val="24"/>
        </w:rPr>
        <w:t>The ISME Journal</w:t>
      </w:r>
      <w:r w:rsidRPr="00EF418D">
        <w:rPr>
          <w:rFonts w:cs="Times New Roman"/>
          <w:noProof/>
          <w:szCs w:val="24"/>
        </w:rPr>
        <w:t>: 1–12. http://www.nature.com/doifinder/10.1038/ismej.2015.55.</w:t>
      </w:r>
    </w:p>
    <w:p w14:paraId="3EA729C0"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Salcher, Michaela M, Thomas Posch, and Jakob Pernthaler. 2013. “In Situ Substrate Preferences of Abundant Bacterioplankton Populations in a Prealpine Freshwater Lake.” </w:t>
      </w:r>
      <w:r w:rsidRPr="00EF418D">
        <w:rPr>
          <w:rFonts w:cs="Times New Roman"/>
          <w:i/>
          <w:iCs/>
          <w:noProof/>
          <w:szCs w:val="24"/>
        </w:rPr>
        <w:t>Isme J</w:t>
      </w:r>
      <w:r w:rsidRPr="00EF418D">
        <w:rPr>
          <w:rFonts w:cs="Times New Roman"/>
          <w:noProof/>
          <w:szCs w:val="24"/>
        </w:rPr>
        <w:t xml:space="preserve"> 7(5): 896–907. http://dx.doi.org/10.1038/ismej.2012.162 (November 15, 2013).</w:t>
      </w:r>
    </w:p>
    <w:p w14:paraId="2DF98E2E"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Tang, Kuo Hsiang, and Robert E. Blankenship. 2010. “Both Forward and Reverse TCA Cycles Operate in Green Sulfur Bacteria.” </w:t>
      </w:r>
      <w:r w:rsidRPr="00EF418D">
        <w:rPr>
          <w:rFonts w:cs="Times New Roman"/>
          <w:i/>
          <w:iCs/>
          <w:noProof/>
          <w:szCs w:val="24"/>
        </w:rPr>
        <w:t>Journal of Biological Chemistry</w:t>
      </w:r>
      <w:r w:rsidRPr="00EF418D">
        <w:rPr>
          <w:rFonts w:cs="Times New Roman"/>
          <w:noProof/>
          <w:szCs w:val="24"/>
        </w:rPr>
        <w:t xml:space="preserve"> 285(46): 35848–54.</w:t>
      </w:r>
    </w:p>
    <w:p w14:paraId="59D055F9" w14:textId="77777777" w:rsidR="00EF418D" w:rsidRPr="00EF418D" w:rsidRDefault="00EF418D" w:rsidP="00EF418D">
      <w:pPr>
        <w:widowControl w:val="0"/>
        <w:autoSpaceDE w:val="0"/>
        <w:autoSpaceDN w:val="0"/>
        <w:adjustRightInd w:val="0"/>
        <w:spacing w:line="240" w:lineRule="auto"/>
        <w:ind w:left="480" w:hanging="480"/>
        <w:rPr>
          <w:rFonts w:cs="Times New Roman"/>
          <w:noProof/>
        </w:rPr>
      </w:pPr>
      <w:r w:rsidRPr="00EF418D">
        <w:rPr>
          <w:rFonts w:cs="Times New Roman"/>
          <w:noProof/>
          <w:szCs w:val="24"/>
        </w:rPr>
        <w:t xml:space="preserve">Zheng, Hao, Carsten Dietrich, Renate Radek, and Andreas Brune. 2016. “Endomicrobium Proavitum , the First Isolate of Endomicrobia Class . Nov . ( Phylum Elusimicrobia ) – an Ultramicrobacterium with an Unusual Cell Cycle That Fixes Nitrogen with a Group IV Nitrogenase.” </w:t>
      </w:r>
      <w:r w:rsidRPr="00EF418D">
        <w:rPr>
          <w:rFonts w:cs="Times New Roman"/>
          <w:i/>
          <w:iCs/>
          <w:noProof/>
          <w:szCs w:val="24"/>
        </w:rPr>
        <w:t>Environmental Microbiology</w:t>
      </w:r>
      <w:r w:rsidRPr="00EF418D">
        <w:rPr>
          <w:rFonts w:cs="Times New Roman"/>
          <w:noProof/>
          <w:szCs w:val="24"/>
        </w:rPr>
        <w:t xml:space="preserve"> 18(1): 191–204.</w:t>
      </w:r>
    </w:p>
    <w:p w14:paraId="072EEDC6" w14:textId="548A81EC" w:rsidR="00C9067D" w:rsidRPr="00C9067D" w:rsidRDefault="00C9067D" w:rsidP="00C9067D">
      <w:r>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ra Linz" w:date="2017-10-27T12:39:00Z" w:initials="AL">
    <w:p w14:paraId="790C759C" w14:textId="6CB2D3E2" w:rsidR="0028221F" w:rsidRDefault="0028221F">
      <w:pPr>
        <w:pStyle w:val="CommentText"/>
      </w:pPr>
      <w:r>
        <w:rPr>
          <w:rStyle w:val="CommentReference"/>
        </w:rPr>
        <w:annotationRef/>
      </w:r>
      <w:r w:rsidR="003F7145">
        <w:t xml:space="preserve">Add </w:t>
      </w:r>
      <w:r>
        <w:t xml:space="preserve">%reads </w:t>
      </w:r>
      <w:r w:rsidR="003F7145">
        <w:t>mapped to each MAG</w:t>
      </w:r>
    </w:p>
  </w:comment>
  <w:comment w:id="1" w:author="Alexandra Linz" w:date="2017-11-03T13:36:00Z" w:initials="AL">
    <w:p w14:paraId="0C433E63" w14:textId="45F0C68E" w:rsidR="003F2F8C" w:rsidRDefault="003F2F8C">
      <w:pPr>
        <w:pStyle w:val="CommentText"/>
      </w:pPr>
      <w:r>
        <w:rPr>
          <w:rStyle w:val="CommentReference"/>
        </w:rPr>
        <w:annotationRef/>
      </w:r>
      <w:r>
        <w:t>Add legend back in</w:t>
      </w:r>
      <w:r w:rsidR="003F7145">
        <w:t>. Green = Mendota, gold = Trout Bog</w:t>
      </w:r>
    </w:p>
  </w:comment>
  <w:comment w:id="2" w:author="Alexandra Linz" w:date="2017-11-20T10:11:00Z" w:initials="AL">
    <w:p w14:paraId="74CCB84A" w14:textId="0E9C1EF9" w:rsidR="003F7145" w:rsidRDefault="003F7145">
      <w:pPr>
        <w:pStyle w:val="CommentText"/>
      </w:pPr>
      <w:r>
        <w:rPr>
          <w:rStyle w:val="CommentReference"/>
        </w:rPr>
        <w:annotationRef/>
      </w:r>
      <w:r>
        <w:t>Add carbohydrate enzymes and Josh’s transporters</w:t>
      </w:r>
    </w:p>
  </w:comment>
  <w:comment w:id="3" w:author="Alexandra Linz" w:date="2017-10-27T13:46:00Z" w:initials="AL">
    <w:p w14:paraId="05B214C2" w14:textId="3D7BFCF4" w:rsidR="00DF606D" w:rsidRDefault="00DF606D">
      <w:pPr>
        <w:pStyle w:val="CommentText"/>
      </w:pPr>
      <w:r>
        <w:rPr>
          <w:rStyle w:val="CommentReference"/>
        </w:rPr>
        <w:annotationRef/>
      </w:r>
      <w:r>
        <w:t>Look at availability, not just concentration. Seasonal variability? LTER website, bog nutrient data?</w:t>
      </w:r>
    </w:p>
  </w:comment>
  <w:comment w:id="4" w:author="Alexandra Linz" w:date="2017-10-27T12:34:00Z" w:initials="AL">
    <w:p w14:paraId="0D4FF670" w14:textId="6675E031" w:rsidR="0028221F" w:rsidRDefault="0028221F">
      <w:pPr>
        <w:pStyle w:val="CommentText"/>
      </w:pPr>
      <w:r>
        <w:rPr>
          <w:rStyle w:val="CommentReference"/>
        </w:rPr>
        <w:annotationRef/>
      </w:r>
      <w:r>
        <w:t>Switch to %</w:t>
      </w:r>
    </w:p>
  </w:comment>
  <w:comment w:id="5" w:author="Alexandra Linz" w:date="2017-10-27T12:44:00Z" w:initials="AL">
    <w:p w14:paraId="70707076" w14:textId="36FDF337" w:rsidR="00990D17" w:rsidRDefault="00990D17">
      <w:pPr>
        <w:pStyle w:val="CommentText"/>
      </w:pPr>
      <w:r>
        <w:rPr>
          <w:rStyle w:val="CommentReference"/>
        </w:rPr>
        <w:annotationRef/>
      </w:r>
      <w:r>
        <w:t>Color branches by phylum –all phyla not just n2 fixers</w:t>
      </w:r>
    </w:p>
    <w:p w14:paraId="72B8CF84" w14:textId="77777777" w:rsidR="00990D17" w:rsidRDefault="00990D17">
      <w:pPr>
        <w:pStyle w:val="CommentText"/>
      </w:pPr>
    </w:p>
    <w:p w14:paraId="0257D0CD" w14:textId="00640501" w:rsidR="00990D17" w:rsidRDefault="00990D17">
      <w:pPr>
        <w:pStyle w:val="CommentText"/>
      </w:pPr>
      <w:r>
        <w:t xml:space="preserve">Include description of how I define N2 fixer in various diagrams - # of all </w:t>
      </w:r>
      <w:proofErr w:type="spellStart"/>
      <w:r>
        <w:t>nif</w:t>
      </w:r>
      <w:proofErr w:type="spellEnd"/>
      <w:r>
        <w:t xml:space="preserve"> genes, # of MAGs with any </w:t>
      </w:r>
      <w:proofErr w:type="spellStart"/>
      <w:r>
        <w:t>nif</w:t>
      </w:r>
      <w:proofErr w:type="spellEnd"/>
      <w:r>
        <w:t xml:space="preserve"> gene, # of MAGs with </w:t>
      </w:r>
      <w:proofErr w:type="spellStart"/>
      <w:r>
        <w:t>nif</w:t>
      </w:r>
      <w:proofErr w:type="spellEnd"/>
      <w:r>
        <w:t xml:space="preserve"> operons</w:t>
      </w:r>
    </w:p>
  </w:comment>
  <w:comment w:id="6" w:author="Alexandra Linz" w:date="2017-10-27T13:58:00Z" w:initials="AL">
    <w:p w14:paraId="5577864C" w14:textId="71C113E5" w:rsidR="000178B6" w:rsidRDefault="000178B6">
      <w:pPr>
        <w:pStyle w:val="CommentText"/>
      </w:pPr>
      <w:r>
        <w:rPr>
          <w:rStyle w:val="CommentReference"/>
        </w:rPr>
        <w:annotationRef/>
      </w:r>
      <w:r>
        <w:t>Brocks Mendota book?</w:t>
      </w:r>
    </w:p>
    <w:p w14:paraId="045258BC" w14:textId="77777777" w:rsidR="000178B6" w:rsidRDefault="000178B6">
      <w:pPr>
        <w:pStyle w:val="CommentText"/>
      </w:pPr>
    </w:p>
    <w:p w14:paraId="72758A8A" w14:textId="5922141D" w:rsidR="000178B6" w:rsidRDefault="000178B6">
      <w:pPr>
        <w:pStyle w:val="CommentText"/>
      </w:pPr>
      <w:r>
        <w:t>Delete this sentence if we can’t find sulfur data</w:t>
      </w:r>
    </w:p>
  </w:comment>
  <w:comment w:id="7" w:author="Alexandra Linz" w:date="2017-11-20T10:13:00Z" w:initials="AL">
    <w:p w14:paraId="5406D431" w14:textId="5D908858" w:rsidR="003F7145" w:rsidRDefault="003F7145">
      <w:pPr>
        <w:pStyle w:val="CommentText"/>
      </w:pPr>
      <w:r>
        <w:rPr>
          <w:rStyle w:val="CommentReference"/>
        </w:rPr>
        <w:annotationRef/>
      </w:r>
      <w:r>
        <w:t>Combine with nitrogen figure to free up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0C759C" w15:done="0"/>
  <w15:commentEx w15:paraId="0C433E63" w15:done="0"/>
  <w15:commentEx w15:paraId="74CCB84A" w15:done="0"/>
  <w15:commentEx w15:paraId="05B214C2" w15:done="0"/>
  <w15:commentEx w15:paraId="0D4FF670" w15:done="0"/>
  <w15:commentEx w15:paraId="0257D0CD" w15:done="0"/>
  <w15:commentEx w15:paraId="72758A8A" w15:done="0"/>
  <w15:commentEx w15:paraId="5406D4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C759C" w16cid:durableId="1DA40F7E"/>
  <w16cid:commentId w16cid:paraId="0C433E63" w16cid:durableId="1DC8E78F"/>
  <w16cid:commentId w16cid:paraId="74CCB84A" w16cid:durableId="1DC8E790"/>
  <w16cid:commentId w16cid:paraId="05B214C2" w16cid:durableId="1DA40F82"/>
  <w16cid:commentId w16cid:paraId="0257D0CD" w16cid:durableId="1DA40F87"/>
  <w16cid:commentId w16cid:paraId="72758A8A" w16cid:durableId="1DA40F88"/>
  <w16cid:commentId w16cid:paraId="5406D431" w16cid:durableId="1DC8E7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178B6"/>
    <w:rsid w:val="000753E0"/>
    <w:rsid w:val="00096680"/>
    <w:rsid w:val="000B240E"/>
    <w:rsid w:val="00194180"/>
    <w:rsid w:val="0020406E"/>
    <w:rsid w:val="00222B88"/>
    <w:rsid w:val="00242EB5"/>
    <w:rsid w:val="00266869"/>
    <w:rsid w:val="0028221F"/>
    <w:rsid w:val="002B3736"/>
    <w:rsid w:val="002F5E38"/>
    <w:rsid w:val="003318E6"/>
    <w:rsid w:val="00363484"/>
    <w:rsid w:val="00364AC2"/>
    <w:rsid w:val="0038091D"/>
    <w:rsid w:val="00393F1B"/>
    <w:rsid w:val="003F2F8C"/>
    <w:rsid w:val="003F7145"/>
    <w:rsid w:val="00401ACA"/>
    <w:rsid w:val="004138AB"/>
    <w:rsid w:val="0041614F"/>
    <w:rsid w:val="00487299"/>
    <w:rsid w:val="004A6010"/>
    <w:rsid w:val="004B510D"/>
    <w:rsid w:val="004F1920"/>
    <w:rsid w:val="00501404"/>
    <w:rsid w:val="005705CE"/>
    <w:rsid w:val="00576C40"/>
    <w:rsid w:val="005A5527"/>
    <w:rsid w:val="005E35C7"/>
    <w:rsid w:val="005E5B8D"/>
    <w:rsid w:val="00632A77"/>
    <w:rsid w:val="006412FF"/>
    <w:rsid w:val="00644EC2"/>
    <w:rsid w:val="00662055"/>
    <w:rsid w:val="006711EE"/>
    <w:rsid w:val="00687196"/>
    <w:rsid w:val="00701B59"/>
    <w:rsid w:val="00704B80"/>
    <w:rsid w:val="00732488"/>
    <w:rsid w:val="00737662"/>
    <w:rsid w:val="00777F2B"/>
    <w:rsid w:val="00793164"/>
    <w:rsid w:val="007B5D3B"/>
    <w:rsid w:val="00907EF0"/>
    <w:rsid w:val="0094429B"/>
    <w:rsid w:val="0095001B"/>
    <w:rsid w:val="00982A50"/>
    <w:rsid w:val="00990D17"/>
    <w:rsid w:val="009F65A4"/>
    <w:rsid w:val="00A37C26"/>
    <w:rsid w:val="00AE05E6"/>
    <w:rsid w:val="00AE3753"/>
    <w:rsid w:val="00B05CCB"/>
    <w:rsid w:val="00B214AE"/>
    <w:rsid w:val="00B42A56"/>
    <w:rsid w:val="00B4745F"/>
    <w:rsid w:val="00B54DAC"/>
    <w:rsid w:val="00B57552"/>
    <w:rsid w:val="00BE484D"/>
    <w:rsid w:val="00BF3B0E"/>
    <w:rsid w:val="00C12FD2"/>
    <w:rsid w:val="00C34AE3"/>
    <w:rsid w:val="00C4283D"/>
    <w:rsid w:val="00C54FFE"/>
    <w:rsid w:val="00C64D38"/>
    <w:rsid w:val="00C67198"/>
    <w:rsid w:val="00C9067D"/>
    <w:rsid w:val="00C93A65"/>
    <w:rsid w:val="00CD2B02"/>
    <w:rsid w:val="00CD631C"/>
    <w:rsid w:val="00CD786A"/>
    <w:rsid w:val="00D00FD2"/>
    <w:rsid w:val="00D11FC2"/>
    <w:rsid w:val="00D33E54"/>
    <w:rsid w:val="00D407BC"/>
    <w:rsid w:val="00D70442"/>
    <w:rsid w:val="00DB0C6F"/>
    <w:rsid w:val="00DB50A6"/>
    <w:rsid w:val="00DF5B3C"/>
    <w:rsid w:val="00DF606D"/>
    <w:rsid w:val="00E8160D"/>
    <w:rsid w:val="00EB63E9"/>
    <w:rsid w:val="00EF418D"/>
    <w:rsid w:val="00F067D9"/>
    <w:rsid w:val="00F17423"/>
    <w:rsid w:val="00F26AFE"/>
    <w:rsid w:val="00F37CA0"/>
    <w:rsid w:val="00F513F6"/>
    <w:rsid w:val="00F64B28"/>
    <w:rsid w:val="00F80C19"/>
    <w:rsid w:val="00F838A1"/>
    <w:rsid w:val="00FD7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C8899-D61E-4D62-807B-6CEC68DBA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7</TotalTime>
  <Pages>19</Pages>
  <Words>13023</Words>
  <Characters>74237</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33</cp:revision>
  <dcterms:created xsi:type="dcterms:W3CDTF">2017-10-13T18:20:00Z</dcterms:created>
  <dcterms:modified xsi:type="dcterms:W3CDTF">2017-11-29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